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FA1041" w14:textId="1D37474B" w:rsidR="00C1301C" w:rsidRDefault="00C1301C" w:rsidP="00C1301C">
      <w:pPr>
        <w:pStyle w:val="Heading1"/>
      </w:pPr>
      <w:r w:rsidRPr="0006403F">
        <w:t>Supporting Information S</w:t>
      </w:r>
      <w:r w:rsidR="00541F1E">
        <w:t>3</w:t>
      </w:r>
      <w:r>
        <w:t xml:space="preserve"> – </w:t>
      </w:r>
      <w:r w:rsidR="00F72BBC">
        <w:t>Transaction Category Mapping and Conversion Factor Calculations</w:t>
      </w:r>
    </w:p>
    <w:p w14:paraId="72F21D23" w14:textId="15728C54" w:rsidR="00D979BD" w:rsidRDefault="00C1301C" w:rsidP="00C1301C">
      <w:pPr>
        <w:rPr>
          <w:sz w:val="22"/>
          <w:szCs w:val="22"/>
        </w:rPr>
      </w:pPr>
      <w:r w:rsidRPr="00B5403F">
        <w:rPr>
          <w:iCs/>
          <w:sz w:val="22"/>
          <w:szCs w:val="22"/>
        </w:rPr>
        <w:t xml:space="preserve">This supporting information provides </w:t>
      </w:r>
      <w:r w:rsidR="00F72BBC">
        <w:rPr>
          <w:iCs/>
          <w:sz w:val="22"/>
          <w:szCs w:val="22"/>
        </w:rPr>
        <w:t xml:space="preserve">details on each transaction categories mapping to Greenhouse Gas Protocol Scope 3 categories, their conversion factor, and description. </w:t>
      </w:r>
      <w:r w:rsidR="00D979BD">
        <w:rPr>
          <w:sz w:val="22"/>
          <w:szCs w:val="22"/>
        </w:rPr>
        <w:t>The figure below illustrates how these spend codes map to Scope 3 categories.</w:t>
      </w:r>
      <w:r w:rsidR="00B5403F">
        <w:rPr>
          <w:sz w:val="22"/>
          <w:szCs w:val="22"/>
        </w:rPr>
        <w:t xml:space="preserve"> </w:t>
      </w:r>
      <w:r w:rsidR="00F72BBC">
        <w:rPr>
          <w:sz w:val="22"/>
          <w:szCs w:val="22"/>
        </w:rPr>
        <w:t xml:space="preserve">We then discuss how each Scope 3 category is estimated, before providing a detailed table of </w:t>
      </w:r>
      <w:r w:rsidR="00475238">
        <w:rPr>
          <w:iCs/>
          <w:sz w:val="22"/>
          <w:szCs w:val="22"/>
        </w:rPr>
        <w:t xml:space="preserve">expenditure </w:t>
      </w:r>
      <w:r w:rsidR="00F72BBC">
        <w:rPr>
          <w:sz w:val="22"/>
          <w:szCs w:val="22"/>
        </w:rPr>
        <w:t xml:space="preserve">code, </w:t>
      </w:r>
      <w:r w:rsidR="00475238">
        <w:rPr>
          <w:sz w:val="22"/>
          <w:szCs w:val="22"/>
        </w:rPr>
        <w:t>heading hierarchy</w:t>
      </w:r>
      <w:r w:rsidR="003020AF">
        <w:rPr>
          <w:sz w:val="22"/>
          <w:szCs w:val="22"/>
        </w:rPr>
        <w:t>,</w:t>
      </w:r>
      <w:r w:rsidR="00F72BBC">
        <w:rPr>
          <w:sz w:val="22"/>
          <w:szCs w:val="22"/>
        </w:rPr>
        <w:t xml:space="preserve"> and conversion factor.</w:t>
      </w:r>
      <w:r w:rsidR="004C695F">
        <w:rPr>
          <w:sz w:val="22"/>
          <w:szCs w:val="22"/>
        </w:rPr>
        <w:t xml:space="preserve"> </w:t>
      </w:r>
      <w:r w:rsidR="00475238">
        <w:rPr>
          <w:sz w:val="22"/>
          <w:szCs w:val="22"/>
        </w:rPr>
        <w:t xml:space="preserve">Transaction codes </w:t>
      </w:r>
      <w:r w:rsidR="00604C5F" w:rsidRPr="00604C5F">
        <w:rPr>
          <w:sz w:val="22"/>
          <w:szCs w:val="22"/>
        </w:rPr>
        <w:t xml:space="preserve">organised in a multi-level taxonomy. Each transaction code maps to a unique category path with up to three levels: Heading (Level 1), Sub-heading 1 (Level 2), and Sub-heading 2 (Level 3). Where </w:t>
      </w:r>
      <w:r w:rsidR="00604C5F">
        <w:rPr>
          <w:sz w:val="22"/>
          <w:szCs w:val="22"/>
        </w:rPr>
        <w:t>possible</w:t>
      </w:r>
      <w:r w:rsidR="00604C5F" w:rsidRPr="00604C5F">
        <w:rPr>
          <w:sz w:val="22"/>
          <w:szCs w:val="22"/>
        </w:rPr>
        <w:t>, transactions are classified into the most specific sub-heading; otherwise, they are assigned at a higher level.</w:t>
      </w:r>
      <w:r w:rsidR="00604C5F">
        <w:rPr>
          <w:sz w:val="22"/>
          <w:szCs w:val="22"/>
        </w:rPr>
        <w:t xml:space="preserve"> </w:t>
      </w:r>
      <w:r w:rsidR="004C695F">
        <w:rPr>
          <w:sz w:val="22"/>
          <w:szCs w:val="22"/>
        </w:rPr>
        <w:t>The final table contains descriptive statistics of estimated emissions categories by industry.</w:t>
      </w:r>
    </w:p>
    <w:p w14:paraId="6D7E84DF" w14:textId="29BC54E0" w:rsidR="00B72286" w:rsidRDefault="00B72286" w:rsidP="00C1301C">
      <w:pPr>
        <w:rPr>
          <w:sz w:val="22"/>
          <w:szCs w:val="22"/>
        </w:rPr>
      </w:pPr>
    </w:p>
    <w:p w14:paraId="3910E493" w14:textId="516F70CE" w:rsidR="00B72286" w:rsidRDefault="00B72286" w:rsidP="00C1301C">
      <w:pPr>
        <w:rPr>
          <w:sz w:val="22"/>
          <w:szCs w:val="22"/>
        </w:rPr>
      </w:pPr>
      <w:r>
        <w:rPr>
          <w:sz w:val="22"/>
          <w:szCs w:val="22"/>
        </w:rPr>
        <w:t xml:space="preserve">Figure S4. Sankey plot shows TCS to GHG Protocol Mapping. </w:t>
      </w:r>
      <w:r>
        <w:rPr>
          <w:rFonts w:ascii="Arial" w:hAnsi="Arial" w:cs="Arial"/>
          <w:color w:val="040C28"/>
        </w:rPr>
        <w:t>Diagram created using SankeyMATIC.</w:t>
      </w:r>
      <w:r>
        <w:rPr>
          <w:sz w:val="22"/>
          <w:szCs w:val="22"/>
        </w:rPr>
        <w:t xml:space="preserve"> </w:t>
      </w:r>
    </w:p>
    <w:p w14:paraId="150018A7" w14:textId="253201AD" w:rsidR="00D979BD" w:rsidRPr="00D979BD" w:rsidRDefault="00D979BD" w:rsidP="00D979BD">
      <w:pPr>
        <w:spacing w:before="100" w:beforeAutospacing="1" w:after="100" w:afterAutospacing="1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 w:rsidRPr="00D979BD">
        <w:rPr>
          <w:rFonts w:ascii="Times New Roman" w:eastAsia="Times New Roman" w:hAnsi="Times New Roman" w:cs="Times New Roman"/>
          <w:noProof/>
          <w:kern w:val="0"/>
          <w:lang w:eastAsia="en-GB"/>
          <w14:ligatures w14:val="none"/>
        </w:rPr>
        <w:drawing>
          <wp:inline distT="0" distB="0" distL="0" distR="0" wp14:anchorId="50DEF8EA" wp14:editId="6EF0C13C">
            <wp:extent cx="5731510" cy="3820795"/>
            <wp:effectExtent l="0" t="0" r="254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20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F4DC99" w14:textId="0FE42FA6" w:rsidR="00F72BBC" w:rsidRPr="00F72BBC" w:rsidRDefault="00F72BBC" w:rsidP="00F72BBC">
      <w:pPr>
        <w:rPr>
          <w:b/>
          <w:bCs/>
        </w:rPr>
      </w:pPr>
      <w:r w:rsidRPr="00F72BBC">
        <w:rPr>
          <w:b/>
          <w:bCs/>
        </w:rPr>
        <w:t>Estimating Category 1. Purchased Goods &amp; Services</w:t>
      </w:r>
    </w:p>
    <w:p w14:paraId="2E752D77" w14:textId="30D8A4D7" w:rsidR="00F72BBC" w:rsidRDefault="00F72BBC" w:rsidP="00F72BBC">
      <w:r>
        <w:t xml:space="preserve">UKMRIO conversion factors are mapped to 522 transaction classifications, relevant to this Scope 3 category. </w:t>
      </w:r>
      <w:r w:rsidRPr="00725083">
        <w:t>As noted in Table 1, we assume that transportation costs are embedded within payments for these purchases, thereby implicitly capturing Category 4 (Upstream Transport and Distribution), with these emissions also reflected in each EEMRIO conversion factor.</w:t>
      </w:r>
    </w:p>
    <w:p w14:paraId="605DEC0B" w14:textId="77777777" w:rsidR="00F72BBC" w:rsidRDefault="00F72BBC" w:rsidP="00F72BBC"/>
    <w:p w14:paraId="0E355C95" w14:textId="1A9545FD" w:rsidR="00F72BBC" w:rsidRPr="00F72BBC" w:rsidRDefault="00F72BBC" w:rsidP="00F72BBC">
      <w:pPr>
        <w:rPr>
          <w:b/>
          <w:bCs/>
        </w:rPr>
      </w:pPr>
      <w:r w:rsidRPr="00F72BBC">
        <w:rPr>
          <w:b/>
          <w:bCs/>
        </w:rPr>
        <w:t>Estimating Category 3. Fuel- and Energy-related purchases</w:t>
      </w:r>
    </w:p>
    <w:p w14:paraId="302D79E6" w14:textId="77777777" w:rsidR="00F72BBC" w:rsidRDefault="00F72BBC" w:rsidP="00F72BBC">
      <w:r>
        <w:lastRenderedPageBreak/>
        <w:t xml:space="preserve">To calculate upstream emissions from fuel and energy consumption, we isolate two </w:t>
      </w:r>
      <w:r w:rsidRPr="00FD6B39">
        <w:t xml:space="preserve">relevant </w:t>
      </w:r>
      <w:r>
        <w:t>categories of spend</w:t>
      </w:r>
      <w:r w:rsidRPr="00FD6B39">
        <w:t xml:space="preserve">: “Energy &amp; Utilities” and “Vehicle Fuelling”. The former refers to </w:t>
      </w:r>
      <w:r>
        <w:t xml:space="preserve">4 sub-categories of expenditure, containing energy providers </w:t>
      </w:r>
      <w:r w:rsidRPr="00FD6B39">
        <w:t xml:space="preserve">selling electricity, natural gas, and heating oil, whilst the latter refers to diesel and petrol purchased for mobile combustion. </w:t>
      </w:r>
    </w:p>
    <w:p w14:paraId="5BAA481E" w14:textId="77777777" w:rsidR="00F72BBC" w:rsidRDefault="00F72BBC" w:rsidP="00F72BBC"/>
    <w:p w14:paraId="2E9D7F64" w14:textId="7A47573A" w:rsidR="00F72BBC" w:rsidRDefault="00F72BBC" w:rsidP="00F72BBC">
      <w:bookmarkStart w:id="0" w:name="_Hlk210927230"/>
      <w:r>
        <w:t>As shown in Phillpotts et al. (2025), two adjustments to "Energy &amp; Utilities" spending are necessary. In instances where</w:t>
      </w:r>
      <w:r w:rsidRPr="00FD6B39">
        <w:t xml:space="preserve"> UK utility firms </w:t>
      </w:r>
      <w:r>
        <w:t xml:space="preserve">are known to </w:t>
      </w:r>
      <w:r w:rsidRPr="00FD6B39">
        <w:t xml:space="preserve">provide electricity, gas, and heating oil to consumers, </w:t>
      </w:r>
      <w:r w:rsidR="00643E39">
        <w:t xml:space="preserve">firms are classified under the heading code "Energy &amp; Utilities" (Code 139). Here, </w:t>
      </w:r>
      <w:r w:rsidRPr="00FD6B39">
        <w:t xml:space="preserve">spending </w:t>
      </w:r>
      <w:r>
        <w:t>is disaggregated into</w:t>
      </w:r>
      <w:r w:rsidRPr="00FD6B39">
        <w:t xml:space="preserve"> </w:t>
      </w:r>
      <w:r>
        <w:t>fuels</w:t>
      </w:r>
      <w:r w:rsidR="00643E39">
        <w:t xml:space="preserve"> (Code 140)</w:t>
      </w:r>
      <w:r w:rsidRPr="00FD6B39">
        <w:t xml:space="preserve"> and </w:t>
      </w:r>
      <w:r>
        <w:t>electricity</w:t>
      </w:r>
      <w:r w:rsidR="00643E39">
        <w:t xml:space="preserve"> (Code 141)</w:t>
      </w:r>
      <w:r>
        <w:t>.</w:t>
      </w:r>
      <w:bookmarkEnd w:id="0"/>
      <w:r>
        <w:t xml:space="preserve"> Second, consumption-weighted adjustment factors are required to reflect lower unit costs for higher-usage bands.</w:t>
      </w:r>
    </w:p>
    <w:p w14:paraId="6B2CE6A8" w14:textId="77777777" w:rsidR="00F72BBC" w:rsidRDefault="00F72BBC" w:rsidP="00F72BBC"/>
    <w:p w14:paraId="3499B83D" w14:textId="0B1159C2" w:rsidR="00F72BBC" w:rsidRDefault="00F72BBC" w:rsidP="00F72BBC">
      <w:r>
        <w:t>To</w:t>
      </w:r>
      <w:r w:rsidRPr="00FD6B39">
        <w:t xml:space="preserve"> create a set of </w:t>
      </w:r>
      <w:r>
        <w:t>conversion factors</w:t>
      </w:r>
      <w:r w:rsidRPr="00FD6B39">
        <w:t xml:space="preserve"> captur</w:t>
      </w:r>
      <w:r>
        <w:t>ing</w:t>
      </w:r>
      <w:r w:rsidRPr="00FD6B39">
        <w:t xml:space="preserve"> </w:t>
      </w:r>
      <w:r>
        <w:t>the</w:t>
      </w:r>
      <w:r w:rsidRPr="00FD6B39">
        <w:t xml:space="preserve"> </w:t>
      </w:r>
      <w:r>
        <w:t xml:space="preserve">upstream </w:t>
      </w:r>
      <w:r w:rsidRPr="00FD6B39">
        <w:t>emissions associated with purchase</w:t>
      </w:r>
      <w:r>
        <w:t>s</w:t>
      </w:r>
      <w:r w:rsidRPr="00FD6B39">
        <w:t xml:space="preserve"> of different energy and fuel types. We divide </w:t>
      </w:r>
      <w:r>
        <w:t>well-to-tank emissions</w:t>
      </w:r>
      <w:r w:rsidRPr="00FD6B39">
        <w:t xml:space="preserve"> per unit figures (CO2e / kwh (or litre); </w:t>
      </w:r>
      <w:r w:rsidRPr="00FD6B39">
        <w:fldChar w:fldCharType="begin"/>
      </w:r>
      <w:r>
        <w:instrText xml:space="preserve"> ADDIN ZOTERO_ITEM CSL_CITATION {"citationID":"uhe3G34r","properties":{"formattedCitation":"(Department for Business, Energy &amp; Industrial Strategy (BEIS) and Department for Environmental Food &amp; Rural Affairs (DEFRA), 2022)","plainCitation":"(Department for Business, Energy &amp; Industrial Strategy (BEIS) and Department for Environmental Food &amp; Rural Affairs (DEFRA), 2022)","dontUpdate":true,"noteIndex":0},"citationItems":[{"id":289,"uris":["http://zotero.org/users/10329201/items/N3KJA2DV"],"itemData":{"id":289,"type":"webpage","abstract":"These emission conversion factors are for use by UK and international organisations to report on 2021 greenhouse gas emissions.","container-title":"GOV.UK","language":"en","title":"Greenhouse gas reporting: conversion factors 2021","title-short":"Greenhouse gas reporting","URL":"https://www.gov.uk/government/publications/greenhouse-gas-reporting-conversion-factors-2021","author":[{"literal":"Department for Business, Energy &amp; Industrial Strategy (BEIS) and Department for Environmental Food &amp; Rural Affairs (DEFRA)"}],"accessed":{"date-parts":[["2024",7,23]]},"issued":{"date-parts":[["2022",1,24]]}}}],"schema":"https://github.com/citation-style-language/schema/raw/master/csl-citation.json"} </w:instrText>
      </w:r>
      <w:r w:rsidRPr="00FD6B39">
        <w:fldChar w:fldCharType="separate"/>
      </w:r>
      <w:r w:rsidRPr="00FD6B39">
        <w:rPr>
          <w:noProof/>
        </w:rPr>
        <w:t>BEIS and DEFRA, 2022)</w:t>
      </w:r>
      <w:r w:rsidRPr="00FD6B39">
        <w:fldChar w:fldCharType="end"/>
      </w:r>
      <w:r w:rsidRPr="00FD6B39">
        <w:t xml:space="preserve"> by average price paid by non-domestic consumers per unit (£ / kwh (or litre); </w:t>
      </w:r>
      <w:r w:rsidRPr="00FD6B39">
        <w:fldChar w:fldCharType="begin"/>
      </w:r>
      <w:r>
        <w:instrText xml:space="preserve"> ADDIN ZOTERO_ITEM CSL_CITATION {"citationID":"BCDYF7Jz","properties":{"formattedCitation":"(Department for Energy Security and Net Zero (DESNZ), 2024)","plainCitation":"(Department for Energy Security and Net Zero (DESNZ), 2024)","dontUpdate":true,"noteIndex":0},"citationItems":[{"id":290,"uris":["http://zotero.org/users/10329201/items/9N6RA68C"],"itemData":{"id":290,"type":"webpage","abstract":"Quarterly and annual gas and electricity prices for the non-domestic sector, including and excluding the Climate Change Levy (CCL), split into consumption size bands.","container-title":"GOV.UK","language":"en","title":"Gas and electricity prices in the non-domestic sector","URL":"https://www.gov.uk/government/statistical-data-sets/gas-and-electricity-prices-in-the-non-domestic-sector","author":[{"literal":"Department for Energy Security and Net Zero (DESNZ)"}],"accessed":{"date-parts":[["2024",7,23]]},"issued":{"date-parts":[["2024",6,27]]}}}],"schema":"https://github.com/citation-style-language/schema/raw/master/csl-citation.json"} </w:instrText>
      </w:r>
      <w:r w:rsidRPr="00FD6B39">
        <w:fldChar w:fldCharType="separate"/>
      </w:r>
      <w:r w:rsidRPr="00FD6B39">
        <w:rPr>
          <w:noProof/>
        </w:rPr>
        <w:t>DESNZ, 2024)</w:t>
      </w:r>
      <w:r w:rsidRPr="00FD6B39">
        <w:fldChar w:fldCharType="end"/>
      </w:r>
      <w:r w:rsidRPr="00FD6B39">
        <w:t xml:space="preserve"> to return emissions produced per pound spen</w:t>
      </w:r>
      <w:r>
        <w:t>t</w:t>
      </w:r>
      <w:r w:rsidRPr="00FD6B39">
        <w:t xml:space="preserve"> (CO2e / £). </w:t>
      </w:r>
      <w:r>
        <w:t xml:space="preserve">These reflect the emissions produced during the extraction, processing, and distribution of fuels and energy. </w:t>
      </w:r>
      <w:r w:rsidRPr="00FD6B39">
        <w:t xml:space="preserve">As spending within “Vehicle Fuelling” reflects the consumption of both petrol and diesel, we produce a single conversion factor through a weighted average based on the UK’s consumption split between petrol and diesel </w:t>
      </w:r>
      <w:r w:rsidRPr="00FD6B39">
        <w:fldChar w:fldCharType="begin"/>
      </w:r>
      <w:r>
        <w:instrText xml:space="preserve"> ADDIN ZOTERO_ITEM CSL_CITATION {"citationID":"AphM2GiG","properties":{"formattedCitation":"(DESNZ and BIES, 2022)","plainCitation":"(DESNZ and BIES, 2022)","noteIndex":0},"citationItems":[{"id":357,"uris":["http://zotero.org/users/10329201/items/ELMNNGGM"],"itemData":{"id":357,"type":"webpage","container-title":"GOV.UK","language":"en","title":"Digest of UK Energy Statistics (DUKES) 2022","URL":"https://www.gov.uk/government/statistics/digest-of-uk-energy-statistics-dukes-2022","author":[{"literal":"DESNZ and BIES"}],"accessed":{"date-parts":[["2024",8,23]]},"issued":{"date-parts":[["2022"]]}}}],"schema":"https://github.com/citation-style-language/schema/raw/master/csl-citation.json"} </w:instrText>
      </w:r>
      <w:r w:rsidRPr="00FD6B39">
        <w:fldChar w:fldCharType="separate"/>
      </w:r>
      <w:r w:rsidRPr="00FD6B39">
        <w:t>(DESNZ and BIES, 2022)</w:t>
      </w:r>
      <w:r w:rsidRPr="00FD6B39">
        <w:fldChar w:fldCharType="end"/>
      </w:r>
      <w:r w:rsidRPr="00FD6B39">
        <w:t xml:space="preserve"> and the unit price difference. For gas and oil, we use an average conversion factor given the near zero difference in individual factors. </w:t>
      </w:r>
      <w:r>
        <w:t>Finally, for electricity, our emission conversion factor is based on the UK grid’s emission intensity (location-based method). We provide this calculation in table 8.</w:t>
      </w:r>
    </w:p>
    <w:p w14:paraId="0DFA13E2" w14:textId="77777777" w:rsidR="00F72BBC" w:rsidRDefault="00F72BBC" w:rsidP="00F72BBC"/>
    <w:p w14:paraId="4DD988D6" w14:textId="108DED5C" w:rsidR="00F72BBC" w:rsidRPr="0007799F" w:rsidRDefault="00F72BBC" w:rsidP="00F72BBC">
      <w:pPr>
        <w:rPr>
          <w:sz w:val="22"/>
          <w:szCs w:val="22"/>
        </w:rPr>
      </w:pPr>
      <w:r>
        <w:t xml:space="preserve">Table </w:t>
      </w:r>
      <w:r w:rsidR="00B72286">
        <w:t>S3</w:t>
      </w:r>
      <w:r>
        <w:t xml:space="preserve">. </w:t>
      </w:r>
      <w:r w:rsidRPr="007010C7">
        <w:rPr>
          <w:sz w:val="22"/>
          <w:szCs w:val="22"/>
        </w:rPr>
        <w:t xml:space="preserve">Calculation of </w:t>
      </w:r>
      <w:r>
        <w:rPr>
          <w:sz w:val="22"/>
          <w:szCs w:val="22"/>
        </w:rPr>
        <w:t>WTT</w:t>
      </w:r>
      <w:r w:rsidRPr="007010C7">
        <w:rPr>
          <w:sz w:val="22"/>
          <w:szCs w:val="22"/>
        </w:rPr>
        <w:t xml:space="preserve"> emission conversion factors</w:t>
      </w:r>
    </w:p>
    <w:tbl>
      <w:tblPr>
        <w:tblStyle w:val="TableGrid"/>
        <w:tblpPr w:leftFromText="180" w:rightFromText="180" w:vertAnchor="text" w:horzAnchor="margin" w:tblpY="86"/>
        <w:tblW w:w="9627" w:type="dxa"/>
        <w:tblLayout w:type="fixed"/>
        <w:tblLook w:val="04A0" w:firstRow="1" w:lastRow="0" w:firstColumn="1" w:lastColumn="0" w:noHBand="0" w:noVBand="1"/>
      </w:tblPr>
      <w:tblGrid>
        <w:gridCol w:w="2542"/>
        <w:gridCol w:w="1417"/>
        <w:gridCol w:w="1417"/>
        <w:gridCol w:w="1417"/>
        <w:gridCol w:w="1287"/>
        <w:gridCol w:w="1547"/>
      </w:tblGrid>
      <w:tr w:rsidR="00F72BBC" w:rsidRPr="004F5562" w14:paraId="0939DA9A" w14:textId="77777777" w:rsidTr="00866C02">
        <w:trPr>
          <w:trHeight w:val="274"/>
        </w:trPr>
        <w:tc>
          <w:tcPr>
            <w:tcW w:w="25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635B60" w14:textId="77777777" w:rsidR="00F72BBC" w:rsidRPr="00104DA7" w:rsidRDefault="00F72BBC" w:rsidP="00866C02">
            <w:pPr>
              <w:rPr>
                <w:sz w:val="18"/>
                <w:szCs w:val="18"/>
              </w:rPr>
            </w:pPr>
          </w:p>
        </w:tc>
        <w:tc>
          <w:tcPr>
            <w:tcW w:w="5538" w:type="dxa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7B53F5A" w14:textId="77777777" w:rsidR="00F72BBC" w:rsidRPr="00104DA7" w:rsidRDefault="00F72BBC" w:rsidP="00866C02">
            <w:pPr>
              <w:jc w:val="center"/>
              <w:rPr>
                <w:b/>
                <w:bCs/>
                <w:sz w:val="18"/>
                <w:szCs w:val="18"/>
              </w:rPr>
            </w:pPr>
            <w:r w:rsidRPr="00104DA7">
              <w:rPr>
                <w:b/>
                <w:bCs/>
                <w:sz w:val="18"/>
                <w:szCs w:val="18"/>
              </w:rPr>
              <w:t>Scope 1</w:t>
            </w:r>
            <w:r>
              <w:rPr>
                <w:b/>
                <w:bCs/>
                <w:sz w:val="18"/>
                <w:szCs w:val="18"/>
              </w:rPr>
              <w:t xml:space="preserve"> related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5F4C327D" w14:textId="77777777" w:rsidR="00F72BBC" w:rsidRPr="00104DA7" w:rsidRDefault="00F72BBC" w:rsidP="00866C02">
            <w:pPr>
              <w:jc w:val="center"/>
              <w:rPr>
                <w:b/>
                <w:bCs/>
                <w:sz w:val="18"/>
                <w:szCs w:val="18"/>
              </w:rPr>
            </w:pPr>
            <w:r w:rsidRPr="00104DA7">
              <w:rPr>
                <w:b/>
                <w:bCs/>
                <w:sz w:val="18"/>
                <w:szCs w:val="18"/>
              </w:rPr>
              <w:t>Scope 2</w:t>
            </w:r>
            <w:r>
              <w:rPr>
                <w:b/>
                <w:bCs/>
                <w:sz w:val="18"/>
                <w:szCs w:val="18"/>
              </w:rPr>
              <w:t xml:space="preserve"> related</w:t>
            </w:r>
          </w:p>
        </w:tc>
      </w:tr>
      <w:tr w:rsidR="00F72BBC" w:rsidRPr="004F5562" w14:paraId="530B2A96" w14:textId="77777777" w:rsidTr="00866C02">
        <w:trPr>
          <w:trHeight w:val="280"/>
        </w:trPr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83FCB9" w14:textId="77777777" w:rsidR="00F72BBC" w:rsidRPr="00104DA7" w:rsidRDefault="00F72BBC" w:rsidP="00866C02">
            <w:pPr>
              <w:rPr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82F037" w14:textId="77777777" w:rsidR="00F72BBC" w:rsidRPr="00104DA7" w:rsidRDefault="00F72BBC" w:rsidP="00866C02">
            <w:pPr>
              <w:jc w:val="center"/>
              <w:rPr>
                <w:b/>
                <w:bCs/>
                <w:sz w:val="18"/>
                <w:szCs w:val="18"/>
              </w:rPr>
            </w:pPr>
            <w:r w:rsidRPr="00104DA7">
              <w:rPr>
                <w:b/>
                <w:bCs/>
                <w:sz w:val="18"/>
                <w:szCs w:val="18"/>
              </w:rPr>
              <w:t>Petrol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4651DB" w14:textId="77777777" w:rsidR="00F72BBC" w:rsidRPr="00104DA7" w:rsidRDefault="00F72BBC" w:rsidP="00866C02">
            <w:pPr>
              <w:jc w:val="center"/>
              <w:rPr>
                <w:b/>
                <w:bCs/>
                <w:sz w:val="18"/>
                <w:szCs w:val="18"/>
              </w:rPr>
            </w:pPr>
            <w:r w:rsidRPr="00104DA7">
              <w:rPr>
                <w:b/>
                <w:bCs/>
                <w:sz w:val="18"/>
                <w:szCs w:val="18"/>
              </w:rPr>
              <w:t>Diesel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BF43A1" w14:textId="77777777" w:rsidR="00F72BBC" w:rsidRPr="00104DA7" w:rsidRDefault="00F72BBC" w:rsidP="00866C02">
            <w:pPr>
              <w:jc w:val="center"/>
              <w:rPr>
                <w:b/>
                <w:bCs/>
                <w:sz w:val="18"/>
                <w:szCs w:val="18"/>
              </w:rPr>
            </w:pPr>
            <w:r w:rsidRPr="00104DA7">
              <w:rPr>
                <w:b/>
                <w:bCs/>
                <w:sz w:val="18"/>
                <w:szCs w:val="18"/>
              </w:rPr>
              <w:t>Gas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792681B" w14:textId="77777777" w:rsidR="00F72BBC" w:rsidRPr="00104DA7" w:rsidRDefault="00F72BBC" w:rsidP="00866C02">
            <w:pPr>
              <w:jc w:val="center"/>
              <w:rPr>
                <w:b/>
                <w:bCs/>
                <w:sz w:val="18"/>
                <w:szCs w:val="18"/>
              </w:rPr>
            </w:pPr>
            <w:r w:rsidRPr="00104DA7">
              <w:rPr>
                <w:b/>
                <w:bCs/>
                <w:sz w:val="18"/>
                <w:szCs w:val="18"/>
              </w:rPr>
              <w:t>Oil</w:t>
            </w:r>
          </w:p>
        </w:tc>
        <w:tc>
          <w:tcPr>
            <w:tcW w:w="154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56B0ADDF" w14:textId="77777777" w:rsidR="00F72BBC" w:rsidRPr="00104DA7" w:rsidRDefault="00F72BBC" w:rsidP="00866C02">
            <w:pPr>
              <w:jc w:val="center"/>
              <w:rPr>
                <w:b/>
                <w:bCs/>
                <w:sz w:val="18"/>
                <w:szCs w:val="18"/>
              </w:rPr>
            </w:pPr>
            <w:r w:rsidRPr="00104DA7">
              <w:rPr>
                <w:b/>
                <w:bCs/>
                <w:sz w:val="18"/>
                <w:szCs w:val="18"/>
              </w:rPr>
              <w:t>Electricity</w:t>
            </w:r>
          </w:p>
        </w:tc>
      </w:tr>
      <w:tr w:rsidR="00F72BBC" w:rsidRPr="004F5562" w14:paraId="6D5380BC" w14:textId="77777777" w:rsidTr="00866C02">
        <w:trPr>
          <w:trHeight w:val="396"/>
        </w:trPr>
        <w:tc>
          <w:tcPr>
            <w:tcW w:w="2542" w:type="dxa"/>
            <w:tcBorders>
              <w:top w:val="nil"/>
              <w:left w:val="nil"/>
              <w:bottom w:val="nil"/>
              <w:right w:val="nil"/>
            </w:tcBorders>
          </w:tcPr>
          <w:p w14:paraId="6E6DAFE1" w14:textId="77777777" w:rsidR="00F72BBC" w:rsidRPr="00104DA7" w:rsidRDefault="00F72BBC" w:rsidP="00866C02">
            <w:pPr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 xml:space="preserve">Emissions per Unit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014074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26368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C4846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3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EED9351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3</w:t>
            </w:r>
          </w:p>
        </w:tc>
        <w:tc>
          <w:tcPr>
            <w:tcW w:w="154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B39392E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0.</w:t>
            </w:r>
            <w:r>
              <w:rPr>
                <w:sz w:val="18"/>
                <w:szCs w:val="18"/>
              </w:rPr>
              <w:t>02</w:t>
            </w:r>
          </w:p>
        </w:tc>
      </w:tr>
      <w:tr w:rsidR="00F72BBC" w:rsidRPr="004F5562" w14:paraId="08B80D84" w14:textId="77777777" w:rsidTr="00866C02">
        <w:trPr>
          <w:trHeight w:val="396"/>
        </w:trPr>
        <w:tc>
          <w:tcPr>
            <w:tcW w:w="2542" w:type="dxa"/>
            <w:tcBorders>
              <w:top w:val="nil"/>
              <w:left w:val="nil"/>
              <w:bottom w:val="nil"/>
              <w:right w:val="nil"/>
            </w:tcBorders>
          </w:tcPr>
          <w:p w14:paraId="377EA322" w14:textId="77777777" w:rsidR="00F72BBC" w:rsidRPr="00104DA7" w:rsidRDefault="00F72BBC" w:rsidP="00866C02">
            <w:pPr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Average Unit Price (£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52C57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1.3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C2C90A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1.3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770C0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0.03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99D7A12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0.43</w:t>
            </w:r>
          </w:p>
        </w:tc>
        <w:tc>
          <w:tcPr>
            <w:tcW w:w="154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960FC34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0.15</w:t>
            </w:r>
          </w:p>
        </w:tc>
      </w:tr>
      <w:tr w:rsidR="00F72BBC" w:rsidRPr="004F5562" w14:paraId="69CE67E3" w14:textId="77777777" w:rsidTr="00866C02">
        <w:trPr>
          <w:trHeight w:val="396"/>
        </w:trPr>
        <w:tc>
          <w:tcPr>
            <w:tcW w:w="2542" w:type="dxa"/>
            <w:tcBorders>
              <w:top w:val="nil"/>
              <w:left w:val="nil"/>
              <w:bottom w:val="nil"/>
              <w:right w:val="nil"/>
            </w:tcBorders>
          </w:tcPr>
          <w:p w14:paraId="17EB4464" w14:textId="77777777" w:rsidR="00F72BBC" w:rsidRPr="00104DA7" w:rsidRDefault="00F72BBC" w:rsidP="00866C02">
            <w:pPr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Emissions per Poun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AB7616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DE07F4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3ECF0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02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2059019" w14:textId="77777777" w:rsidR="00F72BBC" w:rsidRPr="00104DA7" w:rsidRDefault="00F72BBC" w:rsidP="00866C02">
            <w:pPr>
              <w:keepNext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23</w:t>
            </w:r>
          </w:p>
        </w:tc>
        <w:tc>
          <w:tcPr>
            <w:tcW w:w="154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A75F1EB" w14:textId="77777777" w:rsidR="00F72BBC" w:rsidRPr="00104DA7" w:rsidRDefault="00F72BBC" w:rsidP="00866C02">
            <w:pPr>
              <w:keepNext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2</w:t>
            </w:r>
          </w:p>
        </w:tc>
      </w:tr>
      <w:tr w:rsidR="00F72BBC" w:rsidRPr="004F5562" w14:paraId="78511895" w14:textId="77777777" w:rsidTr="00866C02">
        <w:trPr>
          <w:trHeight w:val="396"/>
        </w:trPr>
        <w:tc>
          <w:tcPr>
            <w:tcW w:w="2542" w:type="dxa"/>
            <w:tcBorders>
              <w:top w:val="nil"/>
              <w:left w:val="nil"/>
              <w:bottom w:val="nil"/>
              <w:right w:val="nil"/>
            </w:tcBorders>
          </w:tcPr>
          <w:p w14:paraId="2E744D0D" w14:textId="77777777" w:rsidR="00F72BBC" w:rsidRPr="00104DA7" w:rsidRDefault="00F72BBC" w:rsidP="00866C02">
            <w:pPr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Consumption Spli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CC08B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68%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35FA6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  <w:r w:rsidRPr="00104DA7">
              <w:rPr>
                <w:sz w:val="18"/>
                <w:szCs w:val="18"/>
              </w:rPr>
              <w:t>32%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94443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2EC99D4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54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9D62B8B" w14:textId="77777777" w:rsidR="00F72BBC" w:rsidRPr="00104DA7" w:rsidRDefault="00F72BBC" w:rsidP="00866C02">
            <w:pPr>
              <w:jc w:val="center"/>
              <w:rPr>
                <w:sz w:val="18"/>
                <w:szCs w:val="18"/>
              </w:rPr>
            </w:pPr>
          </w:p>
        </w:tc>
      </w:tr>
      <w:tr w:rsidR="00F72BBC" w:rsidRPr="004F5562" w14:paraId="42A7B77D" w14:textId="77777777" w:rsidTr="00866C02">
        <w:trPr>
          <w:trHeight w:val="396"/>
        </w:trPr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2908F5" w14:textId="77777777" w:rsidR="00F72BBC" w:rsidRPr="00104DA7" w:rsidRDefault="00F72BBC" w:rsidP="00866C02">
            <w:pPr>
              <w:rPr>
                <w:b/>
                <w:bCs/>
                <w:sz w:val="18"/>
                <w:szCs w:val="18"/>
              </w:rPr>
            </w:pPr>
            <w:r w:rsidRPr="00104DA7">
              <w:rPr>
                <w:b/>
                <w:bCs/>
                <w:sz w:val="18"/>
                <w:szCs w:val="18"/>
              </w:rPr>
              <w:t>Conversion Factors</w:t>
            </w:r>
          </w:p>
        </w:tc>
        <w:tc>
          <w:tcPr>
            <w:tcW w:w="28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49905E" w14:textId="77777777" w:rsidR="00F72BBC" w:rsidRPr="00104DA7" w:rsidRDefault="00F72BBC" w:rsidP="00866C02">
            <w:pPr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0.457</w:t>
            </w:r>
          </w:p>
        </w:tc>
        <w:tc>
          <w:tcPr>
            <w:tcW w:w="270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345F88" w14:textId="239C7AAE" w:rsidR="00F72BBC" w:rsidRPr="00104DA7" w:rsidRDefault="00F72BBC" w:rsidP="00866C02">
            <w:pPr>
              <w:keepNext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1.13</w:t>
            </w:r>
            <w:r w:rsidR="00475238">
              <w:rPr>
                <w:b/>
                <w:bCs/>
                <w:sz w:val="18"/>
                <w:szCs w:val="18"/>
              </w:rPr>
              <w:t>0</w:t>
            </w:r>
          </w:p>
        </w:tc>
        <w:tc>
          <w:tcPr>
            <w:tcW w:w="154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C41C823" w14:textId="77777777" w:rsidR="00F72BBC" w:rsidRPr="00104DA7" w:rsidRDefault="00F72BBC" w:rsidP="00866C02">
            <w:pPr>
              <w:keepNext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0.125</w:t>
            </w:r>
          </w:p>
        </w:tc>
      </w:tr>
    </w:tbl>
    <w:p w14:paraId="5055FDE5" w14:textId="77777777" w:rsidR="00F72BBC" w:rsidRDefault="00F72BBC" w:rsidP="00F72BBC"/>
    <w:p w14:paraId="083DC3B8" w14:textId="77777777" w:rsidR="00F72BBC" w:rsidRDefault="00F72BBC" w:rsidP="00F72BBC"/>
    <w:p w14:paraId="448A2F3A" w14:textId="103E9B99" w:rsidR="00F72BBC" w:rsidRPr="00F72BBC" w:rsidRDefault="00F72BBC" w:rsidP="00F72BBC">
      <w:pPr>
        <w:rPr>
          <w:b/>
          <w:bCs/>
        </w:rPr>
      </w:pPr>
      <w:r w:rsidRPr="00F72BBC">
        <w:rPr>
          <w:b/>
          <w:bCs/>
        </w:rPr>
        <w:t>Estimating Category 6. Business travel</w:t>
      </w:r>
    </w:p>
    <w:p w14:paraId="0442A58E" w14:textId="77777777" w:rsidR="00F72BBC" w:rsidRDefault="00F72BBC" w:rsidP="00F72BBC">
      <w:r>
        <w:t xml:space="preserve">To calculate emissions from Business Travel, we use 9 spend sub-categories under ‘Travel’, including general travel, air, rail, bus, car rental, and hotels. We are required to assume travel costs are captured directly in the business account, excluding employee-paid expenses later reimbursed. Emissions are calculated using UKMRIO-mapped conversion factors for rail, land, water, and air transport, and accommodation services. </w:t>
      </w:r>
    </w:p>
    <w:p w14:paraId="0BD5F821" w14:textId="77777777" w:rsidR="00F72BBC" w:rsidRPr="00FD6B39" w:rsidRDefault="00F72BBC" w:rsidP="00F72BBC"/>
    <w:p w14:paraId="2A9CBEAA" w14:textId="1EC47DB6" w:rsidR="00F72BBC" w:rsidRPr="00F72BBC" w:rsidRDefault="00F72BBC" w:rsidP="00F72BBC">
      <w:pPr>
        <w:rPr>
          <w:b/>
          <w:bCs/>
        </w:rPr>
      </w:pPr>
      <w:r w:rsidRPr="00F72BBC">
        <w:rPr>
          <w:b/>
          <w:bCs/>
        </w:rPr>
        <w:t>Estimating Category 9. Downstream transportation and distribution</w:t>
      </w:r>
    </w:p>
    <w:p w14:paraId="5A4B4DD5" w14:textId="77777777" w:rsidR="00F72BBC" w:rsidRDefault="00F72BBC" w:rsidP="00F72BBC">
      <w:r>
        <w:lastRenderedPageBreak/>
        <w:t>Given upstream</w:t>
      </w:r>
      <w:r w:rsidRPr="00BB2E9D">
        <w:t xml:space="preserve"> </w:t>
      </w:r>
      <w:r>
        <w:t>t</w:t>
      </w:r>
      <w:r w:rsidRPr="00BB2E9D">
        <w:t>ransport emissions are</w:t>
      </w:r>
      <w:r>
        <w:t xml:space="preserve"> assumed to be</w:t>
      </w:r>
      <w:r w:rsidRPr="00BB2E9D">
        <w:t xml:space="preserve"> embedded in purchase costs; </w:t>
      </w:r>
      <w:r>
        <w:t>all</w:t>
      </w:r>
      <w:r w:rsidRPr="00BB2E9D">
        <w:t xml:space="preserve"> spend with logistics and courier merchants </w:t>
      </w:r>
      <w:r>
        <w:t xml:space="preserve">is assumed to </w:t>
      </w:r>
      <w:r w:rsidRPr="00BB2E9D">
        <w:t xml:space="preserve">reflect downstream distribution. Emissions are </w:t>
      </w:r>
      <w:r>
        <w:t>calculated</w:t>
      </w:r>
      <w:r w:rsidRPr="00BB2E9D">
        <w:t xml:space="preserve"> using </w:t>
      </w:r>
      <w:r>
        <w:t>9</w:t>
      </w:r>
      <w:r w:rsidRPr="00BB2E9D">
        <w:t xml:space="preserve"> </w:t>
      </w:r>
      <w:r>
        <w:t xml:space="preserve">spend </w:t>
      </w:r>
      <w:r w:rsidRPr="00BB2E9D">
        <w:t>sub-categories</w:t>
      </w:r>
      <w:r>
        <w:t xml:space="preserve"> under </w:t>
      </w:r>
      <w:r w:rsidRPr="00BB2E9D">
        <w:t xml:space="preserve">“Transportation and Logistics”, including </w:t>
      </w:r>
      <w:r>
        <w:t>f</w:t>
      </w:r>
      <w:r w:rsidRPr="00BB2E9D">
        <w:t xml:space="preserve">reight, </w:t>
      </w:r>
      <w:r>
        <w:t>d</w:t>
      </w:r>
      <w:r w:rsidRPr="00BB2E9D">
        <w:t xml:space="preserve">elivery, </w:t>
      </w:r>
      <w:r>
        <w:t>m</w:t>
      </w:r>
      <w:r w:rsidRPr="00BB2E9D">
        <w:t xml:space="preserve">aritime, and </w:t>
      </w:r>
      <w:r>
        <w:t>r</w:t>
      </w:r>
      <w:r w:rsidRPr="00BB2E9D">
        <w:t xml:space="preserve">ail, </w:t>
      </w:r>
      <w:r>
        <w:t xml:space="preserve">mapped to </w:t>
      </w:r>
      <w:r w:rsidRPr="00BB2E9D">
        <w:t>UKMRIO conversion factors for relevant transport and courier sectors.</w:t>
      </w:r>
    </w:p>
    <w:p w14:paraId="4655CD43" w14:textId="64B05AB4" w:rsidR="00D979BD" w:rsidRDefault="00D979BD" w:rsidP="00C1301C">
      <w:pPr>
        <w:rPr>
          <w:sz w:val="22"/>
          <w:szCs w:val="22"/>
        </w:rPr>
      </w:pPr>
    </w:p>
    <w:p w14:paraId="5C94A3A6" w14:textId="77777777" w:rsidR="00D979BD" w:rsidRDefault="00D979BD" w:rsidP="00C1301C">
      <w:pPr>
        <w:rPr>
          <w:sz w:val="22"/>
          <w:szCs w:val="22"/>
        </w:rPr>
      </w:pPr>
    </w:p>
    <w:p w14:paraId="1F91C235" w14:textId="3F3D3D5C" w:rsidR="00165690" w:rsidRDefault="00165690" w:rsidP="00C1301C">
      <w:pPr>
        <w:rPr>
          <w:iCs/>
          <w:sz w:val="22"/>
          <w:szCs w:val="22"/>
        </w:rPr>
      </w:pPr>
      <w:r>
        <w:rPr>
          <w:iCs/>
          <w:sz w:val="22"/>
          <w:szCs w:val="22"/>
        </w:rPr>
        <w:t xml:space="preserve">Table </w:t>
      </w:r>
      <w:r w:rsidR="00B72286">
        <w:rPr>
          <w:iCs/>
          <w:sz w:val="22"/>
          <w:szCs w:val="22"/>
        </w:rPr>
        <w:t>S4</w:t>
      </w:r>
      <w:r>
        <w:rPr>
          <w:iCs/>
          <w:sz w:val="22"/>
          <w:szCs w:val="22"/>
        </w:rPr>
        <w:t xml:space="preserve">. Expenditure codes, headings, emissions </w:t>
      </w:r>
      <w:proofErr w:type="gramStart"/>
      <w:r>
        <w:rPr>
          <w:iCs/>
          <w:sz w:val="22"/>
          <w:szCs w:val="22"/>
        </w:rPr>
        <w:t>factors</w:t>
      </w:r>
      <w:proofErr w:type="gramEnd"/>
      <w:r>
        <w:rPr>
          <w:iCs/>
          <w:sz w:val="22"/>
          <w:szCs w:val="22"/>
        </w:rPr>
        <w:t xml:space="preserve"> and associated Scope 3 category</w:t>
      </w:r>
    </w:p>
    <w:tbl>
      <w:tblPr>
        <w:tblW w:w="9026" w:type="dxa"/>
        <w:tblLook w:val="04A0" w:firstRow="1" w:lastRow="0" w:firstColumn="1" w:lastColumn="0" w:noHBand="0" w:noVBand="1"/>
      </w:tblPr>
      <w:tblGrid>
        <w:gridCol w:w="839"/>
        <w:gridCol w:w="897"/>
        <w:gridCol w:w="1860"/>
        <w:gridCol w:w="1886"/>
        <w:gridCol w:w="2410"/>
        <w:gridCol w:w="1134"/>
      </w:tblGrid>
      <w:tr w:rsidR="00757E02" w:rsidRPr="00A41CC6" w14:paraId="1DD60935" w14:textId="77777777" w:rsidTr="00D979BD">
        <w:trPr>
          <w:trHeight w:val="204"/>
        </w:trPr>
        <w:tc>
          <w:tcPr>
            <w:tcW w:w="8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148EA49" w14:textId="1DDFEDFE" w:rsidR="00757E02" w:rsidRPr="00760486" w:rsidRDefault="00757E02" w:rsidP="00D979B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ope 3 Categor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DD2A8D4" w14:textId="31C01741" w:rsidR="00757E02" w:rsidRPr="00760486" w:rsidRDefault="00757E02" w:rsidP="00D0579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76048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action Code</w:t>
            </w: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5A39626" w14:textId="02141FF7" w:rsidR="00757E02" w:rsidRPr="00760486" w:rsidRDefault="00475238" w:rsidP="00D0579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ding</w:t>
            </w: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FC3EE11" w14:textId="153D7A25" w:rsidR="00757E02" w:rsidRPr="00760486" w:rsidRDefault="00475238" w:rsidP="00D0579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b-heading 1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A910034" w14:textId="71423A47" w:rsidR="00757E02" w:rsidRPr="00760486" w:rsidRDefault="00475238" w:rsidP="00D0579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b-heading 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7C1B8A9" w14:textId="77777777" w:rsidR="00757E02" w:rsidRPr="00760486" w:rsidRDefault="00757E02" w:rsidP="00D0579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76048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mission Factor</w:t>
            </w:r>
          </w:p>
        </w:tc>
      </w:tr>
      <w:tr w:rsidR="00757E02" w:rsidRPr="00A41CC6" w14:paraId="7D72134A" w14:textId="77777777" w:rsidTr="00D979BD">
        <w:trPr>
          <w:trHeight w:val="204"/>
        </w:trPr>
        <w:tc>
          <w:tcPr>
            <w:tcW w:w="83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7AB77DF" w14:textId="3CA126CD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2BF99E" w14:textId="5550CBE8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</w:t>
            </w: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13E131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dult</w:t>
            </w: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B2D084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F64F3D" w14:textId="77777777" w:rsidR="00757E02" w:rsidRPr="00A41CC6" w:rsidRDefault="00757E02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4AB797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9712</w:t>
            </w:r>
          </w:p>
        </w:tc>
      </w:tr>
      <w:tr w:rsidR="00D979BD" w:rsidRPr="00A41CC6" w14:paraId="70B3FB0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73382E" w14:textId="6E93386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5AEC41" w14:textId="282271C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2642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D2B8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EB3BA9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5CAF0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63201</w:t>
            </w:r>
          </w:p>
        </w:tc>
      </w:tr>
      <w:tr w:rsidR="00D979BD" w:rsidRPr="00A41CC6" w14:paraId="6A1E0E0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5F24BD" w14:textId="20E7C4E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B1568A" w14:textId="7B3F1D9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51CB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FF294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elebrities &amp; Entertainment Ne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E0421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5370E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6778</w:t>
            </w:r>
          </w:p>
        </w:tc>
      </w:tr>
      <w:tr w:rsidR="00D979BD" w:rsidRPr="00A41CC6" w14:paraId="582F456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434769" w14:textId="767A752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0CF56B" w14:textId="40113C4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2FB9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E497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ics &amp; Anim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A796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4B8B6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3578</w:t>
            </w:r>
          </w:p>
        </w:tc>
      </w:tr>
      <w:tr w:rsidR="00D979BD" w:rsidRPr="00A41CC6" w14:paraId="49F6A90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B5F2D3" w14:textId="52EDA78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877F74" w14:textId="6017877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314D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7AB2D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ics &amp; Anim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2C78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nime &amp; Mang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107F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3578</w:t>
            </w:r>
          </w:p>
        </w:tc>
      </w:tr>
      <w:tr w:rsidR="00D979BD" w:rsidRPr="00A41CC6" w14:paraId="728AD75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9A72A3" w14:textId="02407C7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BE9516" w14:textId="3C313A6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6A1A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97B6D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ics &amp; Anim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4E07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rto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766E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3578</w:t>
            </w:r>
          </w:p>
        </w:tc>
      </w:tr>
      <w:tr w:rsidR="00D979BD" w:rsidRPr="00A41CC6" w14:paraId="366BE3E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E773E1" w14:textId="7EF3072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74CD19" w14:textId="0B2CB34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ED08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6B2C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ics &amp; Anim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9EBC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ic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C37BA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566</w:t>
            </w:r>
          </w:p>
        </w:tc>
      </w:tr>
      <w:tr w:rsidR="00D979BD" w:rsidRPr="00A41CC6" w14:paraId="64BCD9D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DB06F4" w14:textId="4C66C9B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11EE47" w14:textId="66554F9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EEF4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335D7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tertainment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950F5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79910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5141</w:t>
            </w:r>
          </w:p>
        </w:tc>
      </w:tr>
      <w:tr w:rsidR="00D979BD" w:rsidRPr="00A41CC6" w14:paraId="474D8E6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41FE3B" w14:textId="1E55AB8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FEA87C" w14:textId="7AA6BA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92758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B3F6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tertainment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030A1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lm &amp; TV Indust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A6426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5141</w:t>
            </w:r>
          </w:p>
        </w:tc>
      </w:tr>
      <w:tr w:rsidR="00D979BD" w:rsidRPr="00A41CC6" w14:paraId="24BB44D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5D9303" w14:textId="57A2346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5C04D8" w14:textId="23C317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3291A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09D2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tertainment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D9E8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cording Indust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C5C8F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5141</w:t>
            </w:r>
          </w:p>
        </w:tc>
      </w:tr>
      <w:tr w:rsidR="00D979BD" w:rsidRPr="00A41CC6" w14:paraId="757B2E0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DA3658" w14:textId="04C155D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4C7373" w14:textId="36DD964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F5D4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F8384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vents &amp;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933A1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28060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85517</w:t>
            </w:r>
          </w:p>
        </w:tc>
      </w:tr>
      <w:tr w:rsidR="00D979BD" w:rsidRPr="00A41CC6" w14:paraId="353F4B0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319F06" w14:textId="0808088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A292D3" w14:textId="6763BC0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E763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F122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vents &amp;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BA446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proofErr w:type="gramStart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ars  Clubs</w:t>
            </w:r>
            <w:proofErr w:type="gramEnd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 xml:space="preserve"> &amp; Nightlif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DF655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2584</w:t>
            </w:r>
          </w:p>
        </w:tc>
      </w:tr>
      <w:tr w:rsidR="00D979BD" w:rsidRPr="00A41CC6" w14:paraId="536F900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993B48" w14:textId="373D006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2DA9D3" w14:textId="22AEAFC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D8E7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372B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vents &amp;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7DE8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certs &amp; Music Festiva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3FFA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2584</w:t>
            </w:r>
          </w:p>
        </w:tc>
      </w:tr>
      <w:tr w:rsidR="00D979BD" w:rsidRPr="00A41CC6" w14:paraId="26D1A48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07BBC0" w14:textId="3A467BC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F4901D" w14:textId="6B840D8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499E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48BE8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vents &amp;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C1897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xpos &amp; Conven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C2BC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2584</w:t>
            </w:r>
          </w:p>
        </w:tc>
      </w:tr>
      <w:tr w:rsidR="00D979BD" w:rsidRPr="00A41CC6" w14:paraId="7DE64D4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05D3A6" w14:textId="3D07C99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A23872" w14:textId="77BA882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5C56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81FF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vents &amp;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2558F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lm Festiva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D2327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328</w:t>
            </w:r>
          </w:p>
        </w:tc>
      </w:tr>
      <w:tr w:rsidR="00D979BD" w:rsidRPr="00A41CC6" w14:paraId="00D63AC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0A0B1C" w14:textId="6ECCFA6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2E8A89" w14:textId="5C9569D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856E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DAEE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vents &amp;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FFEDD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vie Listings &amp; Theater Showti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5473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328</w:t>
            </w:r>
          </w:p>
        </w:tc>
      </w:tr>
      <w:tr w:rsidR="00D979BD" w:rsidRPr="00A41CC6" w14:paraId="7C1470D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1060EC" w14:textId="48AEE76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9A175F" w14:textId="7B591F3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7F75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DE9EC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un &amp; Trivia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7F70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FA58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1568</w:t>
            </w:r>
          </w:p>
        </w:tc>
      </w:tr>
      <w:tr w:rsidR="00D979BD" w:rsidRPr="00A41CC6" w14:paraId="1B0CD2E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C3AB2A" w14:textId="78F05E3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39A314" w14:textId="0062F7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31FE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0B8B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un &amp; Trivia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E8FE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lash-Based Entertain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6D95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1568</w:t>
            </w:r>
          </w:p>
        </w:tc>
      </w:tr>
      <w:tr w:rsidR="00D979BD" w:rsidRPr="00A41CC6" w14:paraId="7C5E6F5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B32168" w14:textId="385B513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029585" w14:textId="408A60D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2EE75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6E78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un &amp; Trivia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0A37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un Tests &amp; Silly Survey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0F84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1568</w:t>
            </w:r>
          </w:p>
        </w:tc>
      </w:tr>
      <w:tr w:rsidR="00D979BD" w:rsidRPr="00A41CC6" w14:paraId="3FD2106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B06712" w14:textId="2247F19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E3532C" w14:textId="4E1556D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FA99B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E826C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umo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24483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F3D2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34</w:t>
            </w:r>
          </w:p>
        </w:tc>
      </w:tr>
      <w:tr w:rsidR="00D979BD" w:rsidRPr="00A41CC6" w14:paraId="5278BEB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C267B3" w14:textId="3D0D022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CB8738" w14:textId="416EDA8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0F66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E3EED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umo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4F8E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unny Pictures &amp; Video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1D3B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34</w:t>
            </w:r>
          </w:p>
        </w:tc>
      </w:tr>
      <w:tr w:rsidR="00D979BD" w:rsidRPr="00A41CC6" w14:paraId="548BC55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CA3A6E" w14:textId="3719790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39E9E4" w14:textId="4111252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CEC77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C7E36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umo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6B837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olitical Humo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A03E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34</w:t>
            </w:r>
          </w:p>
        </w:tc>
      </w:tr>
      <w:tr w:rsidR="00D979BD" w:rsidRPr="00A41CC6" w14:paraId="73F2C9C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E596D3" w14:textId="6743CA1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1F7873" w14:textId="6E3066D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5C8A5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3374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v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1BB17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75600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2584</w:t>
            </w:r>
          </w:p>
        </w:tc>
      </w:tr>
      <w:tr w:rsidR="00D979BD" w:rsidRPr="00A41CC6" w14:paraId="13279E8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5137D7" w14:textId="2EADC7E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33EF8C" w14:textId="6FD8055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79AB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AD49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E93A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6963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5BECFCC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D78435" w14:textId="5BDB9F9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FA353A" w14:textId="3FD8022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D8E02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1B987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B53A2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D &amp; Audio Shopp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853F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3278C48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0B6F22" w14:textId="1385810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A93FD2" w14:textId="52F7D0A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022E9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C2EF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7AA4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assical Musi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FDCB9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6D6492B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D80685" w14:textId="03B3ACF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18A3B2" w14:textId="39B3192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4CBB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AFF3C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28EDD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untry Musi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3940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5C57C43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D6A655" w14:textId="1EFFDEF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5DD1B8" w14:textId="487ED5A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436C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9780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26EB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ance &amp; Electronic Musi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20C5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0DB3650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8F5262" w14:textId="5918A18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0F34E5" w14:textId="79B7D5B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6CF08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548C3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93E8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xperimental &amp; Industrial Musi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5144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38C08B9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7DCAA3" w14:textId="20F8EFE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38607E" w14:textId="41583F3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DA812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99F5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66A0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azz &amp; Blu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3156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6D6D6A2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BD8E23" w14:textId="0917B46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B90F61" w14:textId="01D3CF1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8FD40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C6F2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4F3B8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Education &amp; Instruc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AB94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4761720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A220C6" w14:textId="6D6FA9B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8DA6EB" w14:textId="44029F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4955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71FC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E9E1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Equipment &amp; Technolog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896E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665376F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F8573D" w14:textId="6FCE4EA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60599A" w14:textId="6DD01D1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5A215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BEE46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4BF4D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Referen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FC624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6B6CA6F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8A88EC" w14:textId="58AB7A9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083EFF" w14:textId="4937AA3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657E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C120B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11792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Streams &amp; Downloa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62AB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44C231B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5B4750" w14:textId="458AAF5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4DD8A0" w14:textId="18B3D0B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7C40E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D1A7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1554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Video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6A51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2F299E6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572060" w14:textId="7474CD0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FAFE98" w14:textId="59CB967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05EC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4A12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C568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op Musi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55C31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23C34CB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6CEE16" w14:textId="3FEA897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AF6C00" w14:textId="1381ECF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CF39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EC4C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4263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adi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E052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697090F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AA7F2C" w14:textId="23A97BA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62C70C" w14:textId="3FF6B5D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7AE48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9E390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FFAD6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ligious Musi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ABD7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6265DFB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BC651F" w14:textId="37FA213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768A09" w14:textId="05DDB02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9A2C1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9B8B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46C9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ock Musi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B366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48A298F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7D55BB" w14:textId="11DA245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445A1A" w14:textId="6A8027A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4183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5E4FC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26E7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undtrack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909B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3C18894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011531" w14:textId="78B1B94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D2F3DB" w14:textId="504EC5A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E1CD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A523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57BC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Urban &amp; Hip-Ho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DC14D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254836A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E40CA5" w14:textId="551DF38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56FE00" w14:textId="3996F93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5B08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7494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Aud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671F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orld Musi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1E44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5089</w:t>
            </w:r>
          </w:p>
        </w:tc>
      </w:tr>
      <w:tr w:rsidR="00D979BD" w:rsidRPr="00A41CC6" w14:paraId="0DB7642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60D13B" w14:textId="7914129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669C95" w14:textId="1AC6095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91E52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101D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ffbea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486A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22EB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01884</w:t>
            </w:r>
          </w:p>
        </w:tc>
      </w:tr>
      <w:tr w:rsidR="00D979BD" w:rsidRPr="00A41CC6" w14:paraId="05C55CD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DDFFA6" w14:textId="121A7D4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89D0A8" w14:textId="2F47859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16A8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4A3C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ffbea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F7D9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ccult &amp; Paranorma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59E5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01884</w:t>
            </w:r>
          </w:p>
        </w:tc>
      </w:tr>
      <w:tr w:rsidR="00D979BD" w:rsidRPr="00A41CC6" w14:paraId="714F832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D8F042" w14:textId="1D44024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885CD1" w14:textId="10A569C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5DAD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E5759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Media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DE34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91B1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01884</w:t>
            </w:r>
          </w:p>
        </w:tc>
      </w:tr>
      <w:tr w:rsidR="00D979BD" w:rsidRPr="00A41CC6" w14:paraId="7BEDC4A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0CE798" w14:textId="551730B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6734A1" w14:textId="0185E77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5AC6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83B7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Media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126B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Image Galler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AE332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01884</w:t>
            </w:r>
          </w:p>
        </w:tc>
      </w:tr>
      <w:tr w:rsidR="00D979BD" w:rsidRPr="00A41CC6" w14:paraId="3BC3C3D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8292F3" w14:textId="75B4795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9EE268" w14:textId="4F1D6A4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0AD9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F02C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rforming A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E5691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FDEE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12149</w:t>
            </w:r>
          </w:p>
        </w:tc>
      </w:tr>
      <w:tr w:rsidR="00D979BD" w:rsidRPr="00A41CC6" w14:paraId="1B68597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525298" w14:textId="279F62B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3C6BAA" w14:textId="4A4C472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FB35D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4C83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rforming A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6505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cting &amp; Theat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89394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12149</w:t>
            </w:r>
          </w:p>
        </w:tc>
      </w:tr>
      <w:tr w:rsidR="00D979BD" w:rsidRPr="00A41CC6" w14:paraId="7C2A39D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B30F53" w14:textId="289B8A4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3D65A1" w14:textId="5037909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708F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4A96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rforming A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8247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ircu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0F39D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12149</w:t>
            </w:r>
          </w:p>
        </w:tc>
      </w:tr>
      <w:tr w:rsidR="00D979BD" w:rsidRPr="00A41CC6" w14:paraId="67F1447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9C007B" w14:textId="7213D62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FA571A" w14:textId="365FE9E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EC8AD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9720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rforming A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C53E4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an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F3542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12149</w:t>
            </w:r>
          </w:p>
        </w:tc>
      </w:tr>
      <w:tr w:rsidR="00D979BD" w:rsidRPr="00A41CC6" w14:paraId="47D19C0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9C0605" w14:textId="7E0B574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DDA989" w14:textId="33CB3AD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BDA7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D8D5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rforming A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883E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gi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CEE9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12149</w:t>
            </w:r>
          </w:p>
        </w:tc>
      </w:tr>
      <w:tr w:rsidR="00D979BD" w:rsidRPr="00A41CC6" w14:paraId="4AFF762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B3011C" w14:textId="1420392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5BB5F9" w14:textId="7A9FBA1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60EDD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914F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rforming A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B277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per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ABDB0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12149</w:t>
            </w:r>
          </w:p>
        </w:tc>
      </w:tr>
      <w:tr w:rsidR="00D979BD" w:rsidRPr="00A41CC6" w14:paraId="78BE702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CD8D0E" w14:textId="333D587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64E713" w14:textId="5A3E79A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01981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35BD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V &amp; Vide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AFA7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B041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2584</w:t>
            </w:r>
          </w:p>
        </w:tc>
      </w:tr>
      <w:tr w:rsidR="00D979BD" w:rsidRPr="00A41CC6" w14:paraId="2E6E1BA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162DAC" w14:textId="5377E27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E0EBEC" w14:textId="4DA90AF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C784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2AF6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V &amp; Vide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45F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Vide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2292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2584</w:t>
            </w:r>
          </w:p>
        </w:tc>
      </w:tr>
      <w:tr w:rsidR="00D979BD" w:rsidRPr="00A41CC6" w14:paraId="54C4D7A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F96603" w14:textId="3938A8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2889EC" w14:textId="12E3031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006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56133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V &amp; Vide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2C78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V Commercia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0C3E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2584</w:t>
            </w:r>
          </w:p>
        </w:tc>
      </w:tr>
      <w:tr w:rsidR="00D979BD" w:rsidRPr="00A41CC6" w14:paraId="0E79D66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8EAC95" w14:textId="4DAB074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91467C" w14:textId="5FCB5BD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49B4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98A8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V &amp; Vide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75CB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V Shows &amp; Program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03665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2584</w:t>
            </w:r>
          </w:p>
        </w:tc>
      </w:tr>
      <w:tr w:rsidR="00D979BD" w:rsidRPr="00A41CC6" w14:paraId="61DF449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EDB4AE" w14:textId="3543FFB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lastRenderedPageBreak/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22C2C5" w14:textId="577F9E6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96F6D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88E9A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sual Art &amp; Desig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77969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D7DA5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2184</w:t>
            </w:r>
          </w:p>
        </w:tc>
      </w:tr>
      <w:tr w:rsidR="00D979BD" w:rsidRPr="00A41CC6" w14:paraId="5573D1E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F50E39" w14:textId="0CB7160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585084" w14:textId="1B39656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15C01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7791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sual Art &amp; Desig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1E05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chitectu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C123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6058</w:t>
            </w:r>
          </w:p>
        </w:tc>
      </w:tr>
      <w:tr w:rsidR="00D979BD" w:rsidRPr="00A41CC6" w14:paraId="3A24504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6A3002" w14:textId="66D4197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488D11" w14:textId="6B2F4B5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58B2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C76C6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sual Art &amp; Desig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9550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 Museums &amp; Galler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3D3B9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3805</w:t>
            </w:r>
          </w:p>
        </w:tc>
      </w:tr>
      <w:tr w:rsidR="00D979BD" w:rsidRPr="00A41CC6" w14:paraId="7AA70E1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6EA097" w14:textId="71E2337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28524B" w14:textId="54C089A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E9B7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42C1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sual Art &amp; Desig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0C6F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esig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11D1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01884</w:t>
            </w:r>
          </w:p>
        </w:tc>
      </w:tr>
      <w:tr w:rsidR="00D979BD" w:rsidRPr="00A41CC6" w14:paraId="1817C61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CE91A2" w14:textId="0DDE17E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D402BC" w14:textId="2413AC8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79CE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FA776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sual Art &amp; Desig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C25E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aint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9D858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01884</w:t>
            </w:r>
          </w:p>
        </w:tc>
      </w:tr>
      <w:tr w:rsidR="00D979BD" w:rsidRPr="00A41CC6" w14:paraId="5B8191D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594B3A" w14:textId="1C47DC8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1614A0" w14:textId="0CB5BE7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221C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s &amp; Entertai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AD888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sual Art &amp; Desig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5AF42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otographic &amp; Digital Ar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54C7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01884</w:t>
            </w:r>
          </w:p>
        </w:tc>
      </w:tr>
      <w:tr w:rsidR="00D979BD" w:rsidRPr="00A41CC6" w14:paraId="2189336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CBEEE5" w14:textId="0BE2DD5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C579F8" w14:textId="03A7C20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E4D8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5D91F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B60081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3E49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5799</w:t>
            </w:r>
          </w:p>
        </w:tc>
      </w:tr>
      <w:tr w:rsidR="00D979BD" w:rsidRPr="00A41CC6" w14:paraId="07110B8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F04FDB" w14:textId="195206F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861F9C" w14:textId="0B98AB4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775C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2BD4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cycles &amp; Accessor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93A3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F8CE5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3606</w:t>
            </w:r>
          </w:p>
        </w:tc>
      </w:tr>
      <w:tr w:rsidR="00D979BD" w:rsidRPr="00A41CC6" w14:paraId="3274EC2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658C89" w14:textId="7AE2A3B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F41E5F" w14:textId="70348F2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3E04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45EC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cycles &amp; Accessor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7C0B6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ke Parts &amp; Repai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CE3FD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3606</w:t>
            </w:r>
          </w:p>
        </w:tc>
      </w:tr>
      <w:tr w:rsidR="00D979BD" w:rsidRPr="00A41CC6" w14:paraId="064CD17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179776" w14:textId="63B0CB0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93AEF1" w14:textId="71CD3FD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AB1E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B1A14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cycles &amp; Accessor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840C9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MX Bik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E3A56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3606</w:t>
            </w:r>
          </w:p>
        </w:tc>
      </w:tr>
      <w:tr w:rsidR="00D979BD" w:rsidRPr="00A41CC6" w14:paraId="34DDAA7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D6B5BA" w14:textId="106A848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0B5C93" w14:textId="261A811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EB57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8EA3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ats &amp; Watercraf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1877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AA99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2606</w:t>
            </w:r>
          </w:p>
        </w:tc>
      </w:tr>
      <w:tr w:rsidR="00D979BD" w:rsidRPr="00A41CC6" w14:paraId="21860CE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A0659E" w14:textId="616AB12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E2A39A" w14:textId="05069C2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AB202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FCCC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mpers &amp; RV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462E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718E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65AB7DC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9FA2E6" w14:textId="551A8F3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AA6AE4" w14:textId="4967511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D366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0857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assic Vehicl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17D75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AE1D6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2B71BC2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60001C" w14:textId="76F5025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04B79E" w14:textId="5639117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052C6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86070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mercial Vehicl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C8384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rgo Trucks &amp; Trail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2430D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3EFF84E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4C966B" w14:textId="30681A9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4B4815" w14:textId="0BF1120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191E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B027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tor Vehicles (By Type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F815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59B84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3DA5A68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96DFE1" w14:textId="24D0583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9AC7EB" w14:textId="2733497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F4641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B027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tor Vehicles (By Type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F03F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ybrid &amp; Alternative Vehicl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CC1D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33CA4A8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55305E" w14:textId="67D3FA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F26C2D" w14:textId="38179FA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2CB9B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DE54C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tor Vehicles (By Type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66933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torcycl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2B28D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0BCB5D5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178A65" w14:textId="4A43FB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99B3AB" w14:textId="482D90C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8EA1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E136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tor Vehicles (By Type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F378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ff-Road Vehicl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4F93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5245C6E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A4B78C" w14:textId="2D0DF9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C95124" w14:textId="7D24FA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3A86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53480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tor Vehicles (By Type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0047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ucks &amp; SUV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C41A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5F22C54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E0A232" w14:textId="0C1DBCA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EC52E0" w14:textId="6022248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3435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FE6FC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Codes &amp; Driving La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11D54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306F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0341</w:t>
            </w:r>
          </w:p>
        </w:tc>
      </w:tr>
      <w:tr w:rsidR="00D979BD" w:rsidRPr="00A41CC6" w14:paraId="61B4829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F12D4E" w14:textId="6BDBCD3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F65123" w14:textId="7CBB066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9395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DE8E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Codes &amp; Driving La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10C3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Licensing &amp; Registr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3AD2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0341</w:t>
            </w:r>
          </w:p>
        </w:tc>
      </w:tr>
      <w:tr w:rsidR="00D979BD" w:rsidRPr="00A41CC6" w14:paraId="1F8D864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3AA79C" w14:textId="6A5D137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47ED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02CF84" w14:textId="1863D04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DFF4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A1EB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Part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D3FB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6AA01F" w14:textId="0575FB2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9548</w:t>
            </w:r>
          </w:p>
        </w:tc>
      </w:tr>
      <w:tr w:rsidR="00D979BD" w:rsidRPr="00A41CC6" w14:paraId="0E9A3EA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93E061" w14:textId="565EEB37" w:rsidR="00D979BD" w:rsidRPr="00D979BD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D979B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6604ED" w14:textId="0D3CE7C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7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D7C0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FFF3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Part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4031CA" w14:textId="05AA4EC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s Prices &amp; Vehicle Fuell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C2D60B" w14:textId="287C99B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D979B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57</w:t>
            </w:r>
          </w:p>
        </w:tc>
      </w:tr>
      <w:tr w:rsidR="00D979BD" w:rsidRPr="00A41CC6" w14:paraId="5D3333D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967551" w14:textId="47A32B6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586152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62AAFE" w14:textId="6813E07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46A4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2913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Part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CB25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Parts &amp; Accessor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693C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9548</w:t>
            </w:r>
          </w:p>
        </w:tc>
      </w:tr>
      <w:tr w:rsidR="00D979BD" w:rsidRPr="00A41CC6" w14:paraId="1C5BFE2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94E45F" w14:textId="59C404E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586152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58B81E" w14:textId="701F809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9C17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495F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Part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DD9C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Repair &amp; Maintenan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D083C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7154</w:t>
            </w:r>
          </w:p>
        </w:tc>
      </w:tr>
      <w:tr w:rsidR="00D979BD" w:rsidRPr="00A41CC6" w14:paraId="1263E85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BC6916" w14:textId="4FFDC60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586152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30D823" w14:textId="0209B6F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E067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E690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Shopp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42F8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485E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6307369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244B44" w14:textId="4B560E1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D40F05" w14:textId="5C183E8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50F10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3AAA6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Shopp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A8E3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Used Vehicl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20FFE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75221</w:t>
            </w:r>
          </w:p>
        </w:tc>
      </w:tr>
      <w:tr w:rsidR="00D979BD" w:rsidRPr="00A41CC6" w14:paraId="03016E2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39B4F0" w14:textId="3F6701E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C5EC44" w14:textId="706831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05A3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s &amp; Vehicl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4C11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hicle Sho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46FE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AB34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9202</w:t>
            </w:r>
          </w:p>
        </w:tc>
      </w:tr>
      <w:tr w:rsidR="00D979BD" w:rsidRPr="00A41CC6" w14:paraId="2680B91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F5F1B0" w14:textId="6DC1300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EB5FEC" w14:textId="08DF4F6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CBE2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C91C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5C28E0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98F1C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9717</w:t>
            </w:r>
          </w:p>
        </w:tc>
      </w:tr>
      <w:tr w:rsidR="00D979BD" w:rsidRPr="00A41CC6" w14:paraId="11E3244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AA042F" w14:textId="275C0AA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4A4223" w14:textId="6B45F3E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D7FF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7E039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Pagean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5C8B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6835C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6A1A727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987963" w14:textId="1110A20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F27DBF" w14:textId="166F6C3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CEE1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B57DA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dy Ar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A219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ACC5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5643B39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DE0660" w14:textId="46248A5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A6285C" w14:textId="3375B64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66FE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4AE7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smetic Procedur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A7B25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70A3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5221DF9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7962DE" w14:textId="02DCBE8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4D3A82" w14:textId="71A7692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8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CA963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F0D7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smetic Procedur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8833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smetic Surge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2D76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2EAE049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6694CA" w14:textId="6985B8A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8A9018" w14:textId="51D2C1E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C6E16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C3046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smetology &amp; Beauty Professional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8D2D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061D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4F9AC54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02F798" w14:textId="4A09AB5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F1EC6A" w14:textId="0366CE3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07922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7D93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ce &amp; Body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910A2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3EE3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6B140CA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377AF1" w14:textId="6FFE52A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8FA336" w14:textId="7EE1383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754E1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40E1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ce &amp; Body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1136B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ygiene &amp; Toiletr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6D1D9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494FD8D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5EFEF8" w14:textId="0AB6107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365FB8" w14:textId="68742FE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31C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5D518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ce &amp; Body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0C83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ke-Up &amp; Cosmetic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1504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319FEE8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DA459E" w14:textId="05A33EE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3EC404" w14:textId="73685D9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F296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7F172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ce &amp; Body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A7CA7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rfumes &amp; Fragran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0F4A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1029863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107A65" w14:textId="62B05C2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8ED895" w14:textId="21AD6BE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17AB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2162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ce &amp; Body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DD644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kin &amp; Nail Ca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5D08D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455F320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4E64C1" w14:textId="22CB841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0E987D" w14:textId="34343E7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FCC9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BFA8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ce &amp; Body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BF9E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Unwanted Body &amp; Facial Hair Remova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1E52E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259EC40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D9F8DE" w14:textId="7497CE0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EDC4E" w14:textId="017C190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268B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B549E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shion &amp; Styl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040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15D5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8472</w:t>
            </w:r>
          </w:p>
        </w:tc>
      </w:tr>
      <w:tr w:rsidR="00D979BD" w:rsidRPr="00A41CC6" w14:paraId="506860A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68A66E" w14:textId="7EC7FB0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D34DB5" w14:textId="152D1AC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58FAB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95F4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shion &amp; Styl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E1EA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shion Designers &amp; Collec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EA8E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8472</w:t>
            </w:r>
          </w:p>
        </w:tc>
      </w:tr>
      <w:tr w:rsidR="00D979BD" w:rsidRPr="00A41CC6" w14:paraId="664E9FD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948733" w14:textId="58F5E13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50659E" w14:textId="0FC5CEA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5749C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B5EF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tnes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B488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D94C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87046</w:t>
            </w:r>
          </w:p>
        </w:tc>
      </w:tr>
      <w:tr w:rsidR="00D979BD" w:rsidRPr="00A41CC6" w14:paraId="5158E13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B26D8B" w14:textId="6BCE7C5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56F9A8" w14:textId="0713766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B49A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8D174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air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C3F7B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01C11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6838</w:t>
            </w:r>
          </w:p>
        </w:tc>
      </w:tr>
      <w:tr w:rsidR="00D979BD" w:rsidRPr="00A41CC6" w14:paraId="21E295D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EF1724" w14:textId="6B85ACC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C43F90" w14:textId="2821275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C74F9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44B98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air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8F5F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air Los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5AB5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6838</w:t>
            </w:r>
          </w:p>
        </w:tc>
      </w:tr>
      <w:tr w:rsidR="00D979BD" w:rsidRPr="00A41CC6" w14:paraId="4C720BD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2709B2" w14:textId="0242936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9C1CF3" w14:textId="61576E1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0F4B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D7FF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as &amp; Beauty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6EB39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EB99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5EB9C82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708E93" w14:textId="4F1EB8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3DC43F" w14:textId="5EABEB5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9E90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0B59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as &amp; Beauty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6B55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ssage Therap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BDB4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649</w:t>
            </w:r>
          </w:p>
        </w:tc>
      </w:tr>
      <w:tr w:rsidR="00D979BD" w:rsidRPr="00A41CC6" w14:paraId="4CE87C8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89234C" w14:textId="68A85CD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40817F" w14:textId="6D1A5DB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B4AC3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uty &amp; Fitnes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40AE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eight Los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7FA88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6FF3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932</w:t>
            </w:r>
          </w:p>
        </w:tc>
      </w:tr>
      <w:tr w:rsidR="00D979BD" w:rsidRPr="00A41CC6" w14:paraId="4F5801D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500A89" w14:textId="1DFFB78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FF03D8" w14:textId="531BE5E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4328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oks &amp; Literat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641F2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0B6631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5C55E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286</w:t>
            </w:r>
          </w:p>
        </w:tc>
      </w:tr>
      <w:tr w:rsidR="00D979BD" w:rsidRPr="00A41CC6" w14:paraId="7ABAE2E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A71296" w14:textId="7630415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4B723D" w14:textId="49B1236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6A85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oks &amp; Literat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9F861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ildren's Literatu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E73F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7244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286</w:t>
            </w:r>
          </w:p>
        </w:tc>
      </w:tr>
      <w:tr w:rsidR="00D979BD" w:rsidRPr="00A41CC6" w14:paraId="32F4D3D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B36D83" w14:textId="34482A4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A084AC" w14:textId="4380CFD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0EAD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oks &amp; Literat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3419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-Book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C99F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F988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286</w:t>
            </w:r>
          </w:p>
        </w:tc>
      </w:tr>
      <w:tr w:rsidR="00D979BD" w:rsidRPr="00A41CC6" w14:paraId="476C085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EA8421" w14:textId="4F8BE20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707337" w14:textId="617D09B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00EC1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oks &amp; Literat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6DB91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n Fic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61C0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21F9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286</w:t>
            </w:r>
          </w:p>
        </w:tc>
      </w:tr>
      <w:tr w:rsidR="00D979BD" w:rsidRPr="00A41CC6" w14:paraId="340D74D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9DC4C1" w14:textId="446C064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890810" w14:textId="03DBA6E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0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071D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oks &amp; Literat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0214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iterary Class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E9B8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65DE4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286</w:t>
            </w:r>
          </w:p>
        </w:tc>
      </w:tr>
      <w:tr w:rsidR="00D979BD" w:rsidRPr="00A41CC6" w14:paraId="7387C70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CD4738" w14:textId="7F38DD4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48C357" w14:textId="6B91F0B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7A828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oks &amp; Literat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EF199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oe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B49E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42B0D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286</w:t>
            </w:r>
          </w:p>
        </w:tc>
      </w:tr>
      <w:tr w:rsidR="00D979BD" w:rsidRPr="00A41CC6" w14:paraId="777EEF1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C2144B" w14:textId="438DDBB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EA5E76" w14:textId="563210F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369A5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oks &amp; Literat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CB4A9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riters Resour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F9D7B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D5D5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286</w:t>
            </w:r>
          </w:p>
        </w:tc>
      </w:tr>
      <w:tr w:rsidR="00D979BD" w:rsidRPr="00A41CC6" w14:paraId="7ED0306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11B69B" w14:textId="3431C22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A78805" w14:textId="05917A6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19FD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2EA2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10333F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8AD9B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0656</w:t>
            </w:r>
          </w:p>
        </w:tc>
      </w:tr>
      <w:tr w:rsidR="00D979BD" w:rsidRPr="00A41CC6" w14:paraId="4F990E6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EA27C8" w14:textId="73F3575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DDCC38" w14:textId="7797357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F029E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85620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dvertising &amp; Market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0EAD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blic Rela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16F3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0192</w:t>
            </w:r>
          </w:p>
        </w:tc>
      </w:tr>
      <w:tr w:rsidR="00D979BD" w:rsidRPr="00A41CC6" w14:paraId="5A91DD0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BEAF56" w14:textId="596AB5B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CBA6C5" w14:textId="78052DE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C9A35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8D11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erospace &amp; Defen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F00E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ace Technolog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5CE38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02416</w:t>
            </w:r>
          </w:p>
        </w:tc>
      </w:tr>
      <w:tr w:rsidR="00D979BD" w:rsidRPr="00A41CC6" w14:paraId="3AE4389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DA13E8" w14:textId="6DCB0DB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D942B7" w14:textId="23596DE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E132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6AD2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griculture &amp; Fore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1E8C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0D78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2.278005</w:t>
            </w:r>
          </w:p>
        </w:tc>
      </w:tr>
      <w:tr w:rsidR="00D979BD" w:rsidRPr="00A41CC6" w14:paraId="07DD466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B64E9A" w14:textId="21DA219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5BF0AA" w14:textId="213A6EB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2C94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4DD8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griculture &amp; Fore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86BA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gricultural Equip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A173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23007</w:t>
            </w:r>
          </w:p>
        </w:tc>
      </w:tr>
      <w:tr w:rsidR="00D979BD" w:rsidRPr="00A41CC6" w14:paraId="062F6C1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BD6095" w14:textId="4846635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E17969" w14:textId="41F247E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FB95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99858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griculture &amp; Fore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A363C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rest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36BE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27824</w:t>
            </w:r>
          </w:p>
        </w:tc>
      </w:tr>
      <w:tr w:rsidR="00D979BD" w:rsidRPr="00A41CC6" w14:paraId="71EBE23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EDD1AD" w14:textId="4F5E964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515E5A" w14:textId="2A2EEAA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9D99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2632B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griculture &amp; Fore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759E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ivestock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5181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2.314544</w:t>
            </w:r>
          </w:p>
        </w:tc>
      </w:tr>
      <w:tr w:rsidR="00D979BD" w:rsidRPr="00A41CC6" w14:paraId="40A3A29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02B1F0" w14:textId="7AB874D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514F2A" w14:textId="1291CA1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1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56BE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CA758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tomotive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0A9AD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E2D2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9141</w:t>
            </w:r>
          </w:p>
        </w:tc>
      </w:tr>
      <w:tr w:rsidR="00D979BD" w:rsidRPr="00A41CC6" w14:paraId="74B138A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98EAAA" w14:textId="1168364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A15598" w14:textId="48713F5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5D80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226D5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C8B58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E82A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0B94AE2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44B3F7" w14:textId="65F6FC2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D7EF7B" w14:textId="746F5CB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B29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36DD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Fina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E85F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987A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2772BAD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A912CD" w14:textId="4F349DD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E8D2EC" w14:textId="39B902B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F084A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1D90C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Fina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47C5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nture Capita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7C73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08C83A6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CE1DDB" w14:textId="30981EF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769541" w14:textId="3642F56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8E5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A9DD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Oper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9C17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41A0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70301</w:t>
            </w:r>
          </w:p>
        </w:tc>
      </w:tr>
      <w:tr w:rsidR="00D979BD" w:rsidRPr="00A41CC6" w14:paraId="782D192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D4AFED" w14:textId="56E9C09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748C9C" w14:textId="1B5C2A6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42E95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FE1F3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Oper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0184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Plans &amp; Presenta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4B19E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8621</w:t>
            </w:r>
          </w:p>
        </w:tc>
      </w:tr>
      <w:tr w:rsidR="00D979BD" w:rsidRPr="00A41CC6" w14:paraId="4191AA3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5646A0" w14:textId="608EB4F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lastRenderedPageBreak/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2A67B2" w14:textId="2F6DFB8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D90D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FA02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Oper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3D76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nage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FA12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8621</w:t>
            </w:r>
          </w:p>
        </w:tc>
      </w:tr>
      <w:tr w:rsidR="00D979BD" w:rsidRPr="00A41CC6" w14:paraId="5BF4494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669CE1" w14:textId="5DC1BD4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3B2758" w14:textId="6DE03BE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6113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2355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8849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80B03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0649</w:t>
            </w:r>
          </w:p>
        </w:tc>
      </w:tr>
      <w:tr w:rsidR="00D979BD" w:rsidRPr="00A41CC6" w14:paraId="705B0CD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89FCE0" w14:textId="6C871A3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ABFDD6" w14:textId="519D31B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35DAC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17BF1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09CB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lt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DEAB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233</w:t>
            </w:r>
          </w:p>
        </w:tc>
      </w:tr>
      <w:tr w:rsidR="00D979BD" w:rsidRPr="00A41CC6" w14:paraId="5A47FC7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3D8F74" w14:textId="1604BBF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93061" w14:textId="46B6CF5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91FE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EFEC3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464F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rporate Even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5FFB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4539</w:t>
            </w:r>
          </w:p>
        </w:tc>
      </w:tr>
      <w:tr w:rsidR="00D979BD" w:rsidRPr="00A41CC6" w14:paraId="1FD3A7A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A15BE1" w14:textId="4EACD23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AD1891" w14:textId="4AB5343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2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9427C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C7B4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7766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-Commerce Serv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9456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147</w:t>
            </w:r>
          </w:p>
        </w:tc>
      </w:tr>
      <w:tr w:rsidR="00D979BD" w:rsidRPr="00A41CC6" w14:paraId="512F9BF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709697" w14:textId="57098B1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D3AB0E" w14:textId="5D4E932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55F57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B633E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F26A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re &amp; Security Serv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ECB0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014</w:t>
            </w:r>
          </w:p>
        </w:tc>
      </w:tr>
      <w:tr w:rsidR="00D979BD" w:rsidRPr="00A41CC6" w14:paraId="26775DA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C9EA33" w14:textId="242A5FB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7F48F8" w14:textId="3C4DDAA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1F1D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C31A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CBE7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ffice Serv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7548D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2384</w:t>
            </w:r>
          </w:p>
        </w:tc>
      </w:tr>
      <w:tr w:rsidR="00D979BD" w:rsidRPr="00A41CC6" w14:paraId="0D108AC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2A85C5" w14:textId="08A64E8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50C6CE" w14:textId="0A2A5C7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E79F5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D8593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E29A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ffice Suppl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4AF1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25337</w:t>
            </w:r>
          </w:p>
        </w:tc>
      </w:tr>
      <w:tr w:rsidR="00D979BD" w:rsidRPr="00A41CC6" w14:paraId="77ECCC3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FB1C50" w14:textId="6F1ED46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A8B255" w14:textId="785A9B0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CE500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E00A2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F1970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riting &amp; Editing Serv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3C28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513</w:t>
            </w:r>
          </w:p>
        </w:tc>
      </w:tr>
      <w:tr w:rsidR="00D979BD" w:rsidRPr="00A41CC6" w14:paraId="22D56B8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8983B7" w14:textId="0CC835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625043" w14:textId="2A79F3C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ADF9B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5210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emicals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5BD6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501F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.225531</w:t>
            </w:r>
          </w:p>
        </w:tc>
      </w:tr>
      <w:tr w:rsidR="00D979BD" w:rsidRPr="00A41CC6" w14:paraId="1838265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017928" w14:textId="77B7BE0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8C22AA" w14:textId="6D8ED15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1ACC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17639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emicals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53724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eaning Agen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53643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836584</w:t>
            </w:r>
          </w:p>
        </w:tc>
      </w:tr>
      <w:tr w:rsidR="00D979BD" w:rsidRPr="00A41CC6" w14:paraId="0CE6609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C37DC2" w14:textId="5F018A9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2480D9" w14:textId="2291ADC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6FCE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42FA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emicals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99F4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lastics &amp; Polym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35B8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33761</w:t>
            </w:r>
          </w:p>
        </w:tc>
      </w:tr>
      <w:tr w:rsidR="00D979BD" w:rsidRPr="00A41CC6" w14:paraId="17F576E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F940E4" w14:textId="592F063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13A7EA" w14:textId="6BBC619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1DA4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4C3D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truction &amp; Maintena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E08D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9B89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33827</w:t>
            </w:r>
          </w:p>
        </w:tc>
      </w:tr>
      <w:tr w:rsidR="00D979BD" w:rsidRPr="00A41CC6" w14:paraId="5B8883D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288F6F" w14:textId="7C0D743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1F15F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DFE34C" w14:textId="593B2C8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1FB0D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D077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truction &amp; Maintena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8B476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ilding Materials &amp; Suppl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3F90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501233</w:t>
            </w:r>
          </w:p>
        </w:tc>
      </w:tr>
      <w:tr w:rsidR="00757E02" w:rsidRPr="00A41CC6" w14:paraId="52771B5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EF49A6" w14:textId="67DFF2E4" w:rsidR="00757E02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37EBF7" w14:textId="05138559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3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642711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3B83D5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ergy &amp; Util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3D2EE4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3C9042" w14:textId="1A3A5B31" w:rsidR="00757E02" w:rsidRPr="00A41CC6" w:rsidRDefault="00FE33BE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-</w:t>
            </w:r>
          </w:p>
        </w:tc>
      </w:tr>
      <w:tr w:rsidR="00757E02" w:rsidRPr="00A41CC6" w14:paraId="4420BAF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41F371" w14:textId="157611BD" w:rsidR="00757E02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619B2C" w14:textId="6EE9467C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8ABF66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DD92C9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ergy &amp; Util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54DD9F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lectricit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C6E3E0" w14:textId="3F9C3D14" w:rsidR="00757E02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D979B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25</w:t>
            </w:r>
          </w:p>
        </w:tc>
      </w:tr>
      <w:tr w:rsidR="00D979BD" w:rsidRPr="00A41CC6" w14:paraId="53EA1AB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C61332" w14:textId="628DE9E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15E5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B09172" w14:textId="2B24FB3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C8952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0E279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ergy &amp; Util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10ED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il &amp; Ga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6C4D9C" w14:textId="3897490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D979B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.13</w:t>
            </w: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2AC70CE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F63317" w14:textId="79525A8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15E5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0F8511" w14:textId="7DDB311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70CB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4BE20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ergy &amp; Util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2B9A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newable &amp; Alternative Energ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D35740" w14:textId="103BF3A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-</w:t>
            </w:r>
          </w:p>
        </w:tc>
      </w:tr>
      <w:tr w:rsidR="00D979BD" w:rsidRPr="00A41CC6" w14:paraId="78ED283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0EF8E8" w14:textId="560039B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84AFF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473E9B" w14:textId="6C12D1F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3992B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BEE2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spitality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FBAF8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89EA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7688</w:t>
            </w:r>
          </w:p>
        </w:tc>
      </w:tr>
      <w:tr w:rsidR="00D979BD" w:rsidRPr="00A41CC6" w14:paraId="4CEB108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FB6855" w14:textId="61B1FB4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84AFF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2BB272" w14:textId="3E6FAAE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69A6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2E8D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spitality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E4523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vent Plann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33665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80247</w:t>
            </w:r>
          </w:p>
        </w:tc>
      </w:tr>
      <w:tr w:rsidR="00D979BD" w:rsidRPr="00A41CC6" w14:paraId="0FDDE24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7A03CA" w14:textId="0402245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84AFF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E6CC8A" w14:textId="33DE629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41BBF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D42F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spitality Indu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3B5D4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Servi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75A23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608</w:t>
            </w:r>
          </w:p>
        </w:tc>
      </w:tr>
      <w:tr w:rsidR="00D979BD" w:rsidRPr="00A41CC6" w14:paraId="0E17F56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AD1FCF" w14:textId="613A05D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84AFF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3E17F4" w14:textId="64F045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29CFE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195F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ustrial Materials &amp; Equip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6CE8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16BB3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56415</w:t>
            </w:r>
          </w:p>
        </w:tc>
      </w:tr>
      <w:tr w:rsidR="00D979BD" w:rsidRPr="00A41CC6" w14:paraId="62225F2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E4C65F" w14:textId="09FFAF5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84AFF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2E6FDF" w14:textId="3CAA49F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8696B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5139C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ustrial Materials &amp; Equip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2384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vy Machine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A5CFD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21459</w:t>
            </w:r>
          </w:p>
        </w:tc>
      </w:tr>
      <w:tr w:rsidR="00D979BD" w:rsidRPr="00A41CC6" w14:paraId="6FB293E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38B1DE" w14:textId="30F6CEC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84AFF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A8B63A" w14:textId="429B207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63BA3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EBC67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nufactur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28BDA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FFCE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80609</w:t>
            </w:r>
          </w:p>
        </w:tc>
      </w:tr>
      <w:tr w:rsidR="00D979BD" w:rsidRPr="00A41CC6" w14:paraId="039377E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921D65" w14:textId="0767CC9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84AFF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E18A32" w14:textId="1E0C868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4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7F625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EBF2E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tals &amp; Min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D25F3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9B65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80651</w:t>
            </w:r>
          </w:p>
        </w:tc>
      </w:tr>
      <w:tr w:rsidR="00D979BD" w:rsidRPr="00A41CC6" w14:paraId="04F16A4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09163E" w14:textId="774B647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F56DF1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6C0D7F" w14:textId="3D7E8D8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4E918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320A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tals &amp; Min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D4AE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recious Meta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4818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61028</w:t>
            </w:r>
          </w:p>
        </w:tc>
      </w:tr>
      <w:tr w:rsidR="00D979BD" w:rsidRPr="00A41CC6" w14:paraId="0C265A9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F59CF4" w14:textId="225A6DE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F56DF1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88183D" w14:textId="66A70EF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16B7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7EED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armaceuticals &amp; Biotec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6E11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93CCD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3856</w:t>
            </w:r>
          </w:p>
        </w:tc>
      </w:tr>
      <w:tr w:rsidR="00D979BD" w:rsidRPr="00A41CC6" w14:paraId="23EB80F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BB6AE6" w14:textId="0237A2D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F56DF1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6EA182" w14:textId="36930F3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36D0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F1EA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rinting &amp; Publish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B1973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01FA4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5286</w:t>
            </w:r>
          </w:p>
        </w:tc>
      </w:tr>
      <w:tr w:rsidR="00D979BD" w:rsidRPr="00A41CC6" w14:paraId="310154B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136055" w14:textId="2B6FF7F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F56DF1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BE366E" w14:textId="2B00E30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3AD92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A87F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tail Trad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2410C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A39E6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123</w:t>
            </w:r>
          </w:p>
        </w:tc>
      </w:tr>
      <w:tr w:rsidR="00D979BD" w:rsidRPr="00A41CC6" w14:paraId="3B8D1AB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E4BEF3" w14:textId="018885F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F56DF1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1B2B19" w14:textId="6E638B5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5130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B5F7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tail Trad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E8805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tail Equipment &amp; Technolog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8FBE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1137</w:t>
            </w:r>
          </w:p>
        </w:tc>
      </w:tr>
      <w:tr w:rsidR="00D979BD" w:rsidRPr="00A41CC6" w14:paraId="3BB5A7F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8354E7" w14:textId="6D8921C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F56DF1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476209" w14:textId="117E5B5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88AE8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9CB1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mall Busines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5680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LM &amp; Business Opportunit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8B4A7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21549</w:t>
            </w:r>
          </w:p>
        </w:tc>
      </w:tr>
      <w:tr w:rsidR="00D979BD" w:rsidRPr="00A41CC6" w14:paraId="686271C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1C96B7" w14:textId="40E204E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F56DF1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F90FDC" w14:textId="445CE72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E24B0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6633A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xtiles &amp; Nonwove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D83FC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143C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62562</w:t>
            </w:r>
          </w:p>
        </w:tc>
      </w:tr>
      <w:tr w:rsidR="00D979BD" w:rsidRPr="00A41CC6" w14:paraId="2067795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998EA0" w14:textId="0D31637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F165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B32F91" w14:textId="52CEB24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348C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FD934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portation &amp; Logis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0934F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4287F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.135895</w:t>
            </w:r>
          </w:p>
        </w:tc>
      </w:tr>
      <w:tr w:rsidR="00D979BD" w:rsidRPr="00A41CC6" w14:paraId="47B0CBD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55A057" w14:textId="3AC1C28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F165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A680EE" w14:textId="44018B9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ACF62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6B88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portation &amp; Logis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5099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reight &amp; Truck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0A42C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20678</w:t>
            </w:r>
          </w:p>
        </w:tc>
      </w:tr>
      <w:tr w:rsidR="00D979BD" w:rsidRPr="00A41CC6" w14:paraId="707E6F4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6AF077" w14:textId="3651211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F165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8816F8" w14:textId="11F4D3B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5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E6269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62A0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portation &amp; Logis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AAC90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il &amp; Package Delive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F030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63766</w:t>
            </w:r>
          </w:p>
        </w:tc>
      </w:tr>
      <w:tr w:rsidR="00D979BD" w:rsidRPr="00A41CC6" w14:paraId="006DCE3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B9CBAB" w14:textId="616E697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F165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7F1084" w14:textId="3997EF0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A974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DB46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portation &amp; Logis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2400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ritime Transpor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3E13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2.406699</w:t>
            </w:r>
          </w:p>
        </w:tc>
      </w:tr>
      <w:tr w:rsidR="00D979BD" w:rsidRPr="00A41CC6" w14:paraId="44E5574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BF6225" w14:textId="63D0970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F165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8DBF06" w14:textId="36C716B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E5F9E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B03A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portation &amp; Logis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D3E3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ving &amp; Reloc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B8C1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20678</w:t>
            </w:r>
          </w:p>
        </w:tc>
      </w:tr>
      <w:tr w:rsidR="00D979BD" w:rsidRPr="00A41CC6" w14:paraId="0A99146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185BBE" w14:textId="543DD19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F165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51DC3E" w14:textId="5F24DBF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7AF8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A61A3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portation &amp; Logis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47C35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ackag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1D858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63766</w:t>
            </w:r>
          </w:p>
        </w:tc>
      </w:tr>
      <w:tr w:rsidR="00D979BD" w:rsidRPr="00A41CC6" w14:paraId="4DAEC30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46E881" w14:textId="629F3C1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F165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B01393" w14:textId="558451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EBC0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4B71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portation &amp; Logis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44C4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ark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36F0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39032</w:t>
            </w:r>
          </w:p>
        </w:tc>
      </w:tr>
      <w:tr w:rsidR="00D979BD" w:rsidRPr="00A41CC6" w14:paraId="11F928A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E011BA" w14:textId="11D21AB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F165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7D78DA" w14:textId="4B5271A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9226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E383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portation &amp; Logis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2F59D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ail Transpor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963E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94241</w:t>
            </w:r>
          </w:p>
        </w:tc>
      </w:tr>
      <w:tr w:rsidR="00D979BD" w:rsidRPr="00A41CC6" w14:paraId="219F023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E92F88" w14:textId="445709A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9F165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992945" w14:textId="1314ED8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D1020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4879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nsportation &amp; Logis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5F6B1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Urban Transpor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9BC34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76149</w:t>
            </w:r>
          </w:p>
        </w:tc>
      </w:tr>
      <w:tr w:rsidR="00D979BD" w:rsidRPr="00A41CC6" w14:paraId="648C851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7486EB" w14:textId="30ABAC6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24AADB" w14:textId="20D145E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BB7A3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4C3D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E47B43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59A1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0638</w:t>
            </w:r>
          </w:p>
        </w:tc>
      </w:tr>
      <w:tr w:rsidR="00D979BD" w:rsidRPr="00A41CC6" w14:paraId="7D376FB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3B3454" w14:textId="4502603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D9D56F" w14:textId="6C68957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DDF1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8B22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D &amp; CAM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BC210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4AE4C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63E4A11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158696" w14:textId="0731BB3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C5E658" w14:textId="1153274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22AB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1D8FB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Hard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1FC48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C3A0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1EC8D55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B3D79C" w14:textId="19E78D9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0582F1" w14:textId="5AD90C2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6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7D343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49D6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Hard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A6E0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Componen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F53A4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6DDDAF1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58B9D3" w14:textId="632F893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AE0D08" w14:textId="3563524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36A0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C6C1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Hard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0150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Drives &amp; Storag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7F2C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5CD3F45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13C671" w14:textId="31AFAEA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92B4DC" w14:textId="6CDD9E6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313BE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D400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Hard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3684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Periphera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94BA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34F0BFC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FDF62C" w14:textId="3BCC85A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52343B" w14:textId="4AB0A6D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AA87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2AE73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Hard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F6646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esktop Comput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76C1A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4EF4BA7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A3E2BD" w14:textId="302F2B1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FAC68F" w14:textId="2AD9F54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A020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091C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Hard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A707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ptops &amp; Notebook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DCCEC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442E01F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0731FE" w14:textId="1C959EC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A19CAE" w14:textId="583E31B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047C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3A69E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Securit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FD341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C3E4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359</w:t>
            </w:r>
          </w:p>
        </w:tc>
      </w:tr>
      <w:tr w:rsidR="00D979BD" w:rsidRPr="00A41CC6" w14:paraId="249750A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65D3EF" w14:textId="32F9D8D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0D3020" w14:textId="6015D3A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FC10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1570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Securit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825F7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acking &amp; Crack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9621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359</w:t>
            </w:r>
          </w:p>
        </w:tc>
      </w:tr>
      <w:tr w:rsidR="00D979BD" w:rsidRPr="00A41CC6" w14:paraId="037306F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22D46B" w14:textId="36009D0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FCF559" w14:textId="1D8053F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5D2E6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C9DB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Electron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F456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A5F9F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57F528D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D75A35" w14:textId="5095D99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DF1F33" w14:textId="563BFFF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BCCF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7DCB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Electron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029A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dio Equip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F0F50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1421841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0E817C" w14:textId="1FCA000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2DD23E" w14:textId="1EAC74E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E78F8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7B1E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Electron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411A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mera &amp; Photo Equip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A0D53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1864DBB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9046F9" w14:textId="236EE10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D534A7" w14:textId="1C8A66A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7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51E3C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B2AF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Electron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CC4D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r Electronic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C046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438845C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AEE76C" w14:textId="6FBBD25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4D5557" w14:textId="2DFF641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CFD9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D217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Electron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C95BE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rones &amp; RC Aircraf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D68A6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53E68FA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0437C3" w14:textId="1382073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EA5562" w14:textId="05F0EEC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DA8C3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42A8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Electron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43194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 Systems &amp; Consol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2DFA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7F9C635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0F9993" w14:textId="7E5A88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2256DB" w14:textId="47DBD88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6AF1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B3B2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Electron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CB20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PS &amp; Navig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AE0F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1A75005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39503C" w14:textId="722D4B8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9C1EB5" w14:textId="69837C0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52C3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1A0CC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Electron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68F88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V &amp; Video Equip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13EC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37809</w:t>
            </w:r>
          </w:p>
        </w:tc>
      </w:tr>
      <w:tr w:rsidR="00D979BD" w:rsidRPr="00A41CC6" w14:paraId="324CDBD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2D1A6C" w14:textId="4EB705F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99CA17" w14:textId="55C8032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EAA3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9717F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lectronics &amp; Electrica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7E537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53D63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5AD9867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CC1432" w14:textId="5E6C5D5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9B5A64" w14:textId="5E5B90B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E795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5F54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lectronics &amp; Electrica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30D6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lectronic Componen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9540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1919B87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ED0592" w14:textId="7E45F4E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091E28" w14:textId="252FC0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D6DF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59DA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lectronics &amp; Electrica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16777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ower Suppl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F286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11838</w:t>
            </w:r>
          </w:p>
        </w:tc>
      </w:tr>
      <w:tr w:rsidR="00D979BD" w:rsidRPr="00A41CC6" w14:paraId="57BEFC7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CA618F" w14:textId="5CD1060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C576EF" w14:textId="26FB8FD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7064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DC91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terprise Technolog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B80E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1146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2469</w:t>
            </w:r>
          </w:p>
        </w:tc>
      </w:tr>
      <w:tr w:rsidR="00D979BD" w:rsidRPr="00A41CC6" w14:paraId="5F0E488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9E59BE" w14:textId="59E118B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E8A804" w14:textId="3E0D69B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8277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22A5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terprise Technolog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21F9D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ata Manage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7AE0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2469</w:t>
            </w:r>
          </w:p>
        </w:tc>
      </w:tr>
      <w:tr w:rsidR="00D979BD" w:rsidRPr="00A41CC6" w14:paraId="470CD40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0F8A58" w14:textId="2B7E7DC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011DC9" w14:textId="0CE59EF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8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E091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388B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twork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53F7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58CF1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59756AC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7BE2CA" w14:textId="2EABE57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301A37" w14:textId="4F3B496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6AA25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E204A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twork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DA0F0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ata Formats &amp; Protoco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7E6F0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46B542D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EB8EBD" w14:textId="138F5D4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8F3AD4" w14:textId="1BB8283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D090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3B2B7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twork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0029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twork Monitoring &amp; Manage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435F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76433DA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CAC3B0" w14:textId="7DFA2C1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lastRenderedPageBreak/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D323A7" w14:textId="21CFAA7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0B91C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E5B1B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twork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E00C4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PN &amp; Remote Acces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42F1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04D6ECF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71EF4E" w14:textId="017AF44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A13D5C" w14:textId="1BC2137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BBB8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A11A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rogramm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7531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F2DB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4C64C1A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D34EDD" w14:textId="64FB2EC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4E43BB" w14:textId="50F6882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8942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B648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rogramm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FCC7E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ava (Programming Language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8EFBF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52B3480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4173C3" w14:textId="133E44F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659009" w14:textId="71853B5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5392D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353FB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ft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D906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EA75B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6416A89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60FF33" w14:textId="56E961C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DFC847" w14:textId="2D02B18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13366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1B6C8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ft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205A9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Productivity Softwa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3FB5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540D9DC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ED7F51" w14:textId="5259985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4F4F06" w14:textId="332B371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9777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D6907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ft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7132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evice Driv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98DAC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678D60A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032D3D" w14:textId="523520A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6BCF0D" w14:textId="013A19F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F2F47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999C2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ft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074D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Softwa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265B6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341A9AE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86B765" w14:textId="5B32C6F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C19F3D" w14:textId="6DEB577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19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06C65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F3057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ft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2674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ltimedia Softwa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413E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0E1F8D2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C1BE0B" w14:textId="4606D35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B5305C" w14:textId="6336936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0D2C3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65F7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ft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E5E12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perating System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FB27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1284C75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E2C693" w14:textId="0EE63E2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775614" w14:textId="06A48DD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2E24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s &amp; Electronic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3EA1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ftw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BDF44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ftware Utilit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5095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12BE316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3A8E7A" w14:textId="31EBCCB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E10F88" w14:textId="23E8E23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1D98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73BD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4A5504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AC301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13</w:t>
            </w:r>
          </w:p>
        </w:tc>
      </w:tr>
      <w:tr w:rsidR="00D979BD" w:rsidRPr="00A41CC6" w14:paraId="3A02FAB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26FB1C" w14:textId="3E1A55B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795192" w14:textId="3978B0E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3B27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58F5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ccounting &amp; Audit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D6D6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F4A8F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88</w:t>
            </w:r>
          </w:p>
        </w:tc>
      </w:tr>
      <w:tr w:rsidR="00D979BD" w:rsidRPr="00A41CC6" w14:paraId="2ABE01F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4978BC" w14:textId="1356116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587F51" w14:textId="007C4AA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191B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428A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ccounting &amp; Audit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C907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lling &amp; Invoic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2440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88</w:t>
            </w:r>
          </w:p>
        </w:tc>
      </w:tr>
      <w:tr w:rsidR="00D979BD" w:rsidRPr="00A41CC6" w14:paraId="5695953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7B4080" w14:textId="67E6C62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5E4CDA" w14:textId="0CA98C6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B725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1940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ccounting &amp; Audit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D8E2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ax Preparation &amp; Plann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6303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88</w:t>
            </w:r>
          </w:p>
        </w:tc>
      </w:tr>
      <w:tr w:rsidR="00D979BD" w:rsidRPr="00A41CC6" w14:paraId="16D867A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50B37F" w14:textId="1B4BC9C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8AD665" w14:textId="1666517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4FB1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6C13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ank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4142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92692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0455</w:t>
            </w:r>
          </w:p>
        </w:tc>
      </w:tr>
      <w:tr w:rsidR="00D979BD" w:rsidRPr="00A41CC6" w14:paraId="6F4841E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C3D61C" w14:textId="4589102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0DB995" w14:textId="29030AD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952D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0F71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edit &amp; Lend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7B7F0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C41A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5C18223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511E06" w14:textId="363D130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15AAD7" w14:textId="17F9E19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47C5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61963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edit &amp; Lend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CBB9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edit Ca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9967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204117E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403588" w14:textId="601037E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E52492" w14:textId="0AF9ABC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0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B8BC4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1C7F7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edit &amp; Lend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5383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edit Reporting &amp; Monitor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EE5B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463C38B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D48150" w14:textId="693E825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3DE681" w14:textId="6552716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C0E5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4110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edit &amp; Lend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0FFA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oa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F7246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7F39785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8E736E" w14:textId="1E1C595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57BDC3" w14:textId="4171A33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17A5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23BA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ial Planning &amp; Manage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C7738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A738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753</w:t>
            </w:r>
          </w:p>
        </w:tc>
      </w:tr>
      <w:tr w:rsidR="00D979BD" w:rsidRPr="00A41CC6" w14:paraId="55FBAB8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DD59E5" w14:textId="409C4ED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C98F58" w14:textId="56EF1AA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8D0D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F45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ial Planning &amp; Manage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3985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tirement &amp; Pens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D31C9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753</w:t>
            </w:r>
          </w:p>
        </w:tc>
      </w:tr>
      <w:tr w:rsidR="00D979BD" w:rsidRPr="00A41CC6" w14:paraId="7C1C2CC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AADDB9" w14:textId="4789B86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F07DEA" w14:textId="1FCE840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1B37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19CF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proofErr w:type="gramStart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rants  Scholarships</w:t>
            </w:r>
            <w:proofErr w:type="gramEnd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 xml:space="preserve"> &amp; Financial A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3257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4DC8C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596</w:t>
            </w:r>
          </w:p>
        </w:tc>
      </w:tr>
      <w:tr w:rsidR="00D979BD" w:rsidRPr="00A41CC6" w14:paraId="39AFA5D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A09680" w14:textId="0974B5B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EF51EB" w14:textId="4608E75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268D0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FDD5B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proofErr w:type="gramStart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rants  Scholarships</w:t>
            </w:r>
            <w:proofErr w:type="gramEnd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 xml:space="preserve"> &amp; Financial A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FB69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tudy Grants &amp; Scholarship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0FEA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596</w:t>
            </w:r>
          </w:p>
        </w:tc>
      </w:tr>
      <w:tr w:rsidR="00D979BD" w:rsidRPr="00A41CC6" w14:paraId="0D676B1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2A3675" w14:textId="5D6B127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7A348D" w14:textId="51BAA3C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3EB9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715A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sura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A9C0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4D02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8193</w:t>
            </w:r>
          </w:p>
        </w:tc>
      </w:tr>
      <w:tr w:rsidR="00D979BD" w:rsidRPr="00A41CC6" w14:paraId="065FDE5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A1F2FE" w14:textId="6FAFCD1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E5A4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84D821" w14:textId="6E77D13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6444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9F0C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sura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BA37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Insuran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F260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8193</w:t>
            </w:r>
          </w:p>
        </w:tc>
      </w:tr>
      <w:tr w:rsidR="00D979BD" w:rsidRPr="00A41CC6" w14:paraId="506CC7D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F5F515" w14:textId="720E649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E2449E" w14:textId="30F3AB0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6F29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85E4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vest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92955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77EA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69F8015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32590C" w14:textId="2838965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3B1636" w14:textId="0CC7D49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CFFB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F6B8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vest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015CE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modities &amp; Futures Trad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5661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2385D42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AB671F" w14:textId="33A22E2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592A12" w14:textId="4B8F1F2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1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AFDF4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16D3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vest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C3AF5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urrencies &amp; Foreign Exchang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29D9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6DA143E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575CED" w14:textId="319D9F5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28BB8D" w14:textId="669FFA6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AFF2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038A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vest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DF88A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tocks &amp; Bon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89F5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865</w:t>
            </w:r>
          </w:p>
        </w:tc>
      </w:tr>
      <w:tr w:rsidR="00D979BD" w:rsidRPr="00A41CC6" w14:paraId="1790007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9B6A50" w14:textId="142726B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B7F9DF" w14:textId="0C94B97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F9B5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C638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75E8B9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DE2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69376</w:t>
            </w:r>
          </w:p>
        </w:tc>
      </w:tr>
      <w:tr w:rsidR="00D979BD" w:rsidRPr="00A41CC6" w14:paraId="297C5EE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13C0AE" w14:textId="1FE7FF9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6F84B2" w14:textId="254A4A5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42468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97924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verag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D3E90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9FFB6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552626</w:t>
            </w:r>
          </w:p>
        </w:tc>
      </w:tr>
      <w:tr w:rsidR="00D979BD" w:rsidRPr="00A41CC6" w14:paraId="6B94B27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A5A8C7" w14:textId="444E148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52B95D" w14:textId="46D3A67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9DE3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3340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verag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38AFD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lcoholic Beverag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BF6BB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27946</w:t>
            </w:r>
          </w:p>
        </w:tc>
      </w:tr>
      <w:tr w:rsidR="00D979BD" w:rsidRPr="00A41CC6" w14:paraId="13ED704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FD3303" w14:textId="40E9C2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9018D0" w14:textId="2E489EB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14AE4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6E44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verag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3BBF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ffee &amp; Te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3B1D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25362</w:t>
            </w:r>
          </w:p>
        </w:tc>
      </w:tr>
      <w:tr w:rsidR="00D979BD" w:rsidRPr="00A41CC6" w14:paraId="319463B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17B645" w14:textId="65EDDBF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F82643" w14:textId="369AC8D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E098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380D6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verag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6677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ui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F1A0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2134</w:t>
            </w:r>
          </w:p>
        </w:tc>
      </w:tr>
      <w:tr w:rsidR="00D979BD" w:rsidRPr="00A41CC6" w14:paraId="3880B87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D0F150" w14:textId="6858E76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C2280B" w14:textId="07B870E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86E9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ACC3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verag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CD84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ft Drink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656FD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2134</w:t>
            </w:r>
          </w:p>
        </w:tc>
      </w:tr>
      <w:tr w:rsidR="00D979BD" w:rsidRPr="00A41CC6" w14:paraId="5F7C701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40AC14" w14:textId="1EF6739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327963" w14:textId="6FC6734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67ACF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63966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oking &amp; Recip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8E1E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3C89B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58549</w:t>
            </w:r>
          </w:p>
        </w:tc>
      </w:tr>
      <w:tr w:rsidR="00D979BD" w:rsidRPr="00A41CC6" w14:paraId="29C2530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9DC08D" w14:textId="50A4153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E54C85" w14:textId="6B1653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B551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F8E4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oking &amp; Recip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7311F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BQ &amp; Grill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842D1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811989</w:t>
            </w:r>
          </w:p>
        </w:tc>
      </w:tr>
      <w:tr w:rsidR="00D979BD" w:rsidRPr="00A41CC6" w14:paraId="288ED8F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95F9E3" w14:textId="597A61F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F6EEB5" w14:textId="08F0AFD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2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30691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3BD72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oking &amp; Recip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B966B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esser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A6FE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5321</w:t>
            </w:r>
          </w:p>
        </w:tc>
      </w:tr>
      <w:tr w:rsidR="00D979BD" w:rsidRPr="00A41CC6" w14:paraId="5807780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7E6480" w14:textId="6D4E261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27244D" w14:textId="58A030D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A84E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E7BED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oking &amp; Recip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9156E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ups &amp; Stew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BF03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811989</w:t>
            </w:r>
          </w:p>
        </w:tc>
      </w:tr>
      <w:tr w:rsidR="00D979BD" w:rsidRPr="00A41CC6" w14:paraId="127309C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8DAEDA" w14:textId="31EC9B6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94EDA7" w14:textId="4FE2456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6DE7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4C617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4380A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AA39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58549</w:t>
            </w:r>
          </w:p>
        </w:tc>
      </w:tr>
      <w:tr w:rsidR="00D979BD" w:rsidRPr="00A41CC6" w14:paraId="4D3A749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3A2340" w14:textId="30506C2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4BA542" w14:textId="7479B5A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0FC0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4A5BB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Grocery Retailer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ADA8B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2E4C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58549</w:t>
            </w:r>
          </w:p>
        </w:tc>
      </w:tr>
      <w:tr w:rsidR="00D979BD" w:rsidRPr="00A41CC6" w14:paraId="49B61BD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A15C40" w14:textId="1B18E96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96A7E1" w14:textId="5D6743D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B34E5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D10C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E469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aked Goo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A62A6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4311</w:t>
            </w:r>
          </w:p>
        </w:tc>
      </w:tr>
      <w:tr w:rsidR="00D979BD" w:rsidRPr="00A41CC6" w14:paraId="3B6DEBC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0A50F7" w14:textId="2DB512E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57FB0C" w14:textId="125CED5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46EE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3F2B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6A3BB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reakfast Foo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82C28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5321</w:t>
            </w:r>
          </w:p>
        </w:tc>
      </w:tr>
      <w:tr w:rsidR="00D979BD" w:rsidRPr="00A41CC6" w14:paraId="2E31771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5C810C" w14:textId="5D4EFB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FBA56A" w14:textId="30D0E13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057EB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DC11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962BC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ndy &amp; Swee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1964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81948</w:t>
            </w:r>
          </w:p>
        </w:tc>
      </w:tr>
      <w:tr w:rsidR="00D979BD" w:rsidRPr="00A41CC6" w14:paraId="29151DC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023E00" w14:textId="604FBC0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B2791C" w14:textId="6FCF9E8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DCF3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68D9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7409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rains &amp; Past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9E830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47368</w:t>
            </w:r>
          </w:p>
        </w:tc>
      </w:tr>
      <w:tr w:rsidR="00D979BD" w:rsidRPr="00A41CC6" w14:paraId="654B019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94DD7A" w14:textId="4901A01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240F4B" w14:textId="7011311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6B8C5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F37B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E09E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at &amp; Seafoo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3B84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803618</w:t>
            </w:r>
          </w:p>
        </w:tc>
      </w:tr>
      <w:tr w:rsidR="00D979BD" w:rsidRPr="00A41CC6" w14:paraId="093C54D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959446" w14:textId="18145F7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893476" w14:textId="10016BE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AE39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D666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1E5D2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nack Foo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E967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56658</w:t>
            </w:r>
          </w:p>
        </w:tc>
      </w:tr>
      <w:tr w:rsidR="00D979BD" w:rsidRPr="00A41CC6" w14:paraId="3B5E00E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B27D6E" w14:textId="6A028B5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90538C" w14:textId="026617F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3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E21F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D8A6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stauran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6E725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262B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608</w:t>
            </w:r>
          </w:p>
        </w:tc>
      </w:tr>
      <w:tr w:rsidR="00D979BD" w:rsidRPr="00A41CC6" w14:paraId="495428E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3AFA07" w14:textId="4E1AC99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551F6B" w14:textId="5782B3D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A317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CE21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stauran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D8C3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st Foo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CA42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608</w:t>
            </w:r>
          </w:p>
        </w:tc>
      </w:tr>
      <w:tr w:rsidR="00D979BD" w:rsidRPr="00A41CC6" w14:paraId="551A6A3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AD5C6E" w14:textId="606AB14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B26429" w14:textId="0D96C91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B959D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B8DB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stauran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D09A1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izzeria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B47C8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608</w:t>
            </w:r>
          </w:p>
        </w:tc>
      </w:tr>
      <w:tr w:rsidR="00D979BD" w:rsidRPr="00A41CC6" w14:paraId="13DCB58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6B42BB" w14:textId="2278022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6A7129" w14:textId="51BFE97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842B4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d &amp; Drink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7D26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stauran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3BB37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staurant Reviews &amp; Reserva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603BA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608</w:t>
            </w:r>
          </w:p>
        </w:tc>
      </w:tr>
      <w:tr w:rsidR="00D979BD" w:rsidRPr="00A41CC6" w14:paraId="3E47586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FCE7DE" w14:textId="5F3C574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2CE9AA" w14:textId="0FEBDFF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0CEE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2B887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1EAE9F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1DD3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19961</w:t>
            </w:r>
          </w:p>
        </w:tc>
      </w:tr>
      <w:tr w:rsidR="00D979BD" w:rsidRPr="00A41CC6" w14:paraId="3576249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DB2D4C" w14:textId="44372C3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18044B" w14:textId="0F580C4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69A20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7935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cade &amp; Coin-Op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F691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40011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0F639CB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5DAA8C" w14:textId="6147510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65D9BF" w14:textId="566596F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5F2C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4112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ard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767B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68B7E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2ADBFC1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923544" w14:textId="65D5638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80E29C" w14:textId="2E64796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8286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76E0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ard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96A1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ess &amp; Abstract Strategy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B88B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01570C2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DA85D0" w14:textId="495FC6E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6258F7" w14:textId="07124B2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FBE3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50DB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ard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0C8C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iniatures &amp; Wargam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6E6CF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5DB4E30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A0BC4C" w14:textId="1B62AE3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7A3EDD" w14:textId="514C6A8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CA601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D4C2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rd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3C91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B98F2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6816DF7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40AA29" w14:textId="31B9E98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75FE38" w14:textId="6064B35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4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A6AE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81E7A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rd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A1BD1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llectible Card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DF6A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7666B84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F1E432" w14:textId="09E74B8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86D2EF" w14:textId="55CC980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56EF5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28D8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rd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0ACA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oker &amp; Casino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F894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94973</w:t>
            </w:r>
          </w:p>
        </w:tc>
      </w:tr>
      <w:tr w:rsidR="00D979BD" w:rsidRPr="00A41CC6" w14:paraId="73DE2A7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D5C12C" w14:textId="6D9F98E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B8C007" w14:textId="6ECC11D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ABC1F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3C9F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C6C19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FD562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0EF9814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5768B9" w14:textId="730658B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11234E" w14:textId="14607AE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8420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E5A5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FD6D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sual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64B17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42FF30B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4287C9" w14:textId="4E22A9C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E1EA46" w14:textId="385970A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E53E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8C7C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95A3B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riving &amp; Racing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B6C0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2D62515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CB9D3C" w14:textId="555B3F6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FCB066" w14:textId="456005C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0823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4D8FE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961B2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ghting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9DAF7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3CC84B2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25542C" w14:textId="326DC41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D62A0D" w14:textId="115BC1C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1813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A5B3F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F5F1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ic &amp; Dance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3170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098FD27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FFE33E" w14:textId="311DCC9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F76484" w14:textId="1B1AD8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D7FD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33B08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07F45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andbox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34E0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23DD6F0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98F286" w14:textId="56F82B3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8AA733" w14:textId="46BDACB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3D4C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B2AF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13404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oter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94E9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23CAFA2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58055A" w14:textId="08F1F76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F81C0F" w14:textId="079D086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5922B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96D5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7CF1D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imulation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56C4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7C13B05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808FC3" w14:textId="724ACDA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lastRenderedPageBreak/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EB4F8F" w14:textId="01D20E7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5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57ECE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2920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E311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2AFC0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3E3F4AC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392C47" w14:textId="716CEC5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612053" w14:textId="49182B1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21C9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3AFF1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5846C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trategy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9F45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057B264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6A2FB9" w14:textId="04F6C40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2519A7" w14:textId="0F64785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55CF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FB6FF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&amp; Video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03EBD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deo Game Emul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7A7F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64E722E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9ED851" w14:textId="4F4178F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78292A" w14:textId="30B59EE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D013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76435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mily-Oriented Games &amp; Activ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0328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381E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36A06F9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051692" w14:textId="7969869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331439" w14:textId="62DD7CA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9B7E7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4E5D3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mily-Oriented Games &amp; Activ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5AC8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rawing &amp; Color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C0D4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21DEEAD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ACAA00" w14:textId="74CBD9E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E6ED32" w14:textId="6C3FC67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2667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4E96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mily-Oriented Games &amp; Activ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E16A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ress-Up &amp; Fashion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AFDDD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2A6BEEC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463490" w14:textId="3F5246D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E2E648" w14:textId="2C02B0D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A9454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D294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bl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875E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53F1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94973</w:t>
            </w:r>
          </w:p>
        </w:tc>
      </w:tr>
      <w:tr w:rsidR="00D979BD" w:rsidRPr="00A41CC6" w14:paraId="7886F42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A6F7A6" w14:textId="0510ECC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B48CE9" w14:textId="665B751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8E6BB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C7E1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bl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2CE7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otte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AEAF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94973</w:t>
            </w:r>
          </w:p>
        </w:tc>
      </w:tr>
      <w:tr w:rsidR="00D979BD" w:rsidRPr="00A41CC6" w14:paraId="0A3777D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79B6BE" w14:textId="418A3E7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5199BD" w14:textId="6977796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83E7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575B8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5FFA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ssively Multiplayer Ga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2194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9959</w:t>
            </w:r>
          </w:p>
        </w:tc>
      </w:tr>
      <w:tr w:rsidR="00D979BD" w:rsidRPr="00A41CC6" w14:paraId="5C60FDD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8448E2" w14:textId="30CEED1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FDB459" w14:textId="03646BB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FC7F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A572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zzles &amp; Brainteaser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1324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6157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7704E7D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E579ED" w14:textId="612A44C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F6513C" w14:textId="73ECC8E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6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972C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935C8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oleplaying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51971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1D09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4A6F874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E394EE" w14:textId="7513F52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3E75ED" w14:textId="478351B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3ECA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F351C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able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9518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E68B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433C15A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94570B" w14:textId="156F1BB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A631AC" w14:textId="1CD53D1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CC5CC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0F97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able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3040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llia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1BF9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5357C0F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93CEB0" w14:textId="6BD2327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1664DA" w14:textId="44DC1EB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27F5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m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F6CF6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ord Gam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7F00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4AB6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4A552D8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533C52" w14:textId="24D25F5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939A86" w14:textId="006D1F3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9C07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C97D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DC0BFF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C4EA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8847</w:t>
            </w:r>
          </w:p>
        </w:tc>
      </w:tr>
      <w:tr w:rsidR="00D979BD" w:rsidRPr="00A41CC6" w14:paraId="165307C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0F97B9" w14:textId="062DFD0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C05E39" w14:textId="153E109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EB83C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2C3A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ging &amp; Geriatr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C076A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941E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60433</w:t>
            </w:r>
          </w:p>
        </w:tc>
      </w:tr>
      <w:tr w:rsidR="00D979BD" w:rsidRPr="00A41CC6" w14:paraId="3ED4B7B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8AD43C" w14:textId="2D50006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5E830A" w14:textId="363C5B6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D5C2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80F3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163C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22383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5C3780E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FEBF59" w14:textId="712D597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986709" w14:textId="1CFCD18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B574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3B72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91995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IDS &amp; HI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B42D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0C6F0E0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CF9269" w14:textId="73CE44C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59FE28" w14:textId="2CFF7F9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781A4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93DB4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50C87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llerg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27D0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3A336D7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9BB689" w14:textId="4B32888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7A56F9" w14:textId="1630A0F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6750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9825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E87E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rthriti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4FE5E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4BA8690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B14E29" w14:textId="6CAD4A7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FC3272" w14:textId="0AB6965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7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2817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2147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ADAE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nc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00ED9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182AB87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568717" w14:textId="4F0F58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D19526" w14:textId="42103F3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538C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3C1F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8BA48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iabet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3486F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71C8E60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17D914" w14:textId="1AD2787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F3043F" w14:textId="068929D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F6B1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F1AE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CFEC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ar Nose &amp; Throa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C0F02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783E4A5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D774E8" w14:textId="1763A82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2D4B52" w14:textId="48EFAD4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AF6C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D77B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ADCC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ating Disord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830A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7EB7819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DA47E6" w14:textId="6536818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C30F0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B7F416" w14:textId="3DACA24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1BA4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8902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261C5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docrine Condi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1A30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2299CF2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111807" w14:textId="7ADD7CB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F2999A" w14:textId="2B050EA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FB81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A16D0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E02F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netic Disord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912D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7983B78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275C77" w14:textId="52FDFCC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ACF0DA" w14:textId="36D3B72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A07AF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9A30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36DB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rt &amp; Hypertens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677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22B967F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7D96A2" w14:textId="0AF6DEC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23CC2B" w14:textId="48132BA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5C74A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F3D4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36B3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fectious Diseas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8894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5544C6A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6A0FC4" w14:textId="31D6C1F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D6DD14" w14:textId="470881D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EC1A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BD24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39A8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urological Condi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FE99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279BDEF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70FEFF" w14:textId="6FAF7AB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84C0D7" w14:textId="7BEB92F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E6D45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6CFE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6A4A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besit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B46B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74C2EA3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671BC2" w14:textId="4077262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C4D0F1" w14:textId="64F32F3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8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907E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3F892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7DFA0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ain Manage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EED7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13A970A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D711BC" w14:textId="7F4CBAA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A01146" w14:textId="6EA0C5F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C3AD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EE952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DD5F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spiratory Condi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9FB3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4B54740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BFA8FA" w14:textId="58DA234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53B66B" w14:textId="5DD028F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8A1B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4C49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B124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kin Condi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DB478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570952F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7FF7B5" w14:textId="68AC030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F3931A" w14:textId="74C2493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5EF1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568BE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Cond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4153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leep Disord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355BA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689B095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1F7521" w14:textId="5552B37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C14E10" w14:textId="344EB91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DC7E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E801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Education &amp; Medical Train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90B3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5630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5678</w:t>
            </w:r>
          </w:p>
        </w:tc>
      </w:tr>
      <w:tr w:rsidR="00D979BD" w:rsidRPr="00A41CC6" w14:paraId="7A05D09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F84EBD" w14:textId="035FE0E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C2BC94" w14:textId="10DD61A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C94F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F83A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Foundations &amp; Medical Researc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DE76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7C6A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5678</w:t>
            </w:r>
          </w:p>
        </w:tc>
      </w:tr>
      <w:tr w:rsidR="00D979BD" w:rsidRPr="00A41CC6" w14:paraId="5AA0ACF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20741C" w14:textId="3909486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1F8CBE" w14:textId="2BF160E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6730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C2A2D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dical Devices &amp; Equip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EE6EC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1C52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9749</w:t>
            </w:r>
          </w:p>
        </w:tc>
      </w:tr>
      <w:tr w:rsidR="00D979BD" w:rsidRPr="00A41CC6" w14:paraId="14DFE58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CC6D43" w14:textId="197B501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18E96E" w14:textId="0613345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C00F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1BD89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dical Facilitie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5090C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CE71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9749</w:t>
            </w:r>
          </w:p>
        </w:tc>
      </w:tr>
      <w:tr w:rsidR="00D979BD" w:rsidRPr="00A41CC6" w14:paraId="3098C68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D2AF6B" w14:textId="16C5205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75900F" w14:textId="228873E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2480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6BC51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dical Facilitie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7451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octors' Off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7409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932</w:t>
            </w:r>
          </w:p>
        </w:tc>
      </w:tr>
      <w:tr w:rsidR="00D979BD" w:rsidRPr="00A41CC6" w14:paraId="6BE4C11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96C45B" w14:textId="35A9217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3E46E" w14:textId="18A0818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5F38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FB566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dical Facilitie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2E02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spitals &amp; Treatment Cent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2AC5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932</w:t>
            </w:r>
          </w:p>
        </w:tc>
      </w:tr>
      <w:tr w:rsidR="00D979BD" w:rsidRPr="00A41CC6" w14:paraId="26106BF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613831" w14:textId="3772E19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D13932" w14:textId="12F7B18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29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8C0D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FE2F7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dical Facilitie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7076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dical Procedur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79070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932</w:t>
            </w:r>
          </w:p>
        </w:tc>
      </w:tr>
      <w:tr w:rsidR="00D979BD" w:rsidRPr="00A41CC6" w14:paraId="2E6CBF5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2BE1B6" w14:textId="53B2873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09DDCE" w14:textId="03B58E9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8F1F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ACA8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dical Facilitie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CB8F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ysical Therap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51DB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932</w:t>
            </w:r>
          </w:p>
        </w:tc>
      </w:tr>
      <w:tr w:rsidR="00D979BD" w:rsidRPr="00A41CC6" w14:paraId="2CA12E3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19B930" w14:textId="396E147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F4874E" w14:textId="197EFF6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F77E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CFD7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n's Heal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8376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6891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1222477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5611A8" w14:textId="3641F57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76BF5C" w14:textId="4DE22FF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97FB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A85B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ntal Heal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D8D9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1F76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30097A7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58A8DC" w14:textId="2A04B9F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1CE3F1" w14:textId="75F0437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617F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6426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ntal Heal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265C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nxiety &amp; Stres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B5F1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63CA137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7BEAE5" w14:textId="7D11DFE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AC2E40" w14:textId="6D52D32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7733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F51A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ntal Heal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F91B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epress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9121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769F47B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694291" w14:textId="7D4A870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593782" w14:textId="35EF179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B365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46A8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urs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CDDA0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335DB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932</w:t>
            </w:r>
          </w:p>
        </w:tc>
      </w:tr>
      <w:tr w:rsidR="00D979BD" w:rsidRPr="00A41CC6" w14:paraId="5A1232E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5DC2C5" w14:textId="102148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900D14" w14:textId="512B836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5296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5160C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urs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F9B56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 xml:space="preserve">Assisted Living &amp; </w:t>
            </w:r>
            <w:proofErr w:type="gramStart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ong Term</w:t>
            </w:r>
            <w:proofErr w:type="gramEnd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 xml:space="preserve"> Ca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B078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296</w:t>
            </w:r>
          </w:p>
        </w:tc>
      </w:tr>
      <w:tr w:rsidR="00D979BD" w:rsidRPr="00A41CC6" w14:paraId="0EA6ED3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0BC62C" w14:textId="657AD53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38A324" w14:textId="6105AEB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D744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7B9E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utri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811CE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3E3C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074B573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F1270F" w14:textId="4E4A53B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E7C6C1" w14:textId="08BE41D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C0972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749AF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utri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6A257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ecial &amp; Restricted Die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2B11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5BA483C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6DA19D" w14:textId="324E932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5D61D2" w14:textId="0F741C4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0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7E9F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C3DA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utri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8FFE6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tamins &amp; Supplemen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1EC6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58634E3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9B14D8" w14:textId="14FB7BD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5F8F27" w14:textId="2CDDEB5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03B7A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A9CF3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ral &amp; Dental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7E94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0907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269</w:t>
            </w:r>
          </w:p>
        </w:tc>
      </w:tr>
      <w:tr w:rsidR="00D979BD" w:rsidRPr="00A41CC6" w14:paraId="342ADB1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685F5E" w14:textId="30FAA04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BC438F" w14:textId="507B75F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78AB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67866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armac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9CBE6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41D8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64A32A7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7ABFE8" w14:textId="6604D76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235AEA" w14:textId="5E1F513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63BC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396C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armac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FD387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rugs &amp; Medica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6B18C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3243487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B5D719" w14:textId="616A032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A107B2" w14:textId="6A2111D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B12A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AB08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blic Heal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849E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B56D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932</w:t>
            </w:r>
          </w:p>
        </w:tc>
      </w:tr>
      <w:tr w:rsidR="00D979BD" w:rsidRPr="00A41CC6" w14:paraId="7842DB2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B9566B" w14:textId="23B4475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40C185" w14:textId="08098ED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4CEA8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CEF7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blic Heal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08C96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ccupational Health &amp; Safet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238F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1932</w:t>
            </w:r>
          </w:p>
        </w:tc>
      </w:tr>
      <w:tr w:rsidR="00D979BD" w:rsidRPr="00A41CC6" w14:paraId="73E2794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E30AD8" w14:textId="5265157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DD9592" w14:textId="6E354D4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BFE35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828B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productive Heal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2DAA9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F6A3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57B4B19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2857AC" w14:textId="675C909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53E2F3" w14:textId="5A23B6C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3660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2732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bstance Abu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BCA8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A129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30F7DE4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3EB709" w14:textId="35D6EE1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0E6B7D" w14:textId="51B837B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3E6EA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26F6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bstance Abu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D00D5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rug &amp; Alcohol Test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9C01A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88524</w:t>
            </w:r>
          </w:p>
        </w:tc>
      </w:tr>
      <w:tr w:rsidR="00D979BD" w:rsidRPr="00A41CC6" w14:paraId="0CD50F8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39327E" w14:textId="4117966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16FA46" w14:textId="38008D4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8C16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57CD6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bstance Abu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708DE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rug &amp; Alcohol Treat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01102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85968</w:t>
            </w:r>
          </w:p>
        </w:tc>
      </w:tr>
      <w:tr w:rsidR="00D979BD" w:rsidRPr="00A41CC6" w14:paraId="65804E4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B94956" w14:textId="1B1EEAF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C11E02" w14:textId="1552C0C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1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A911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119FC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bstance Abu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2CC4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moking &amp; Smoking Cess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7B6FE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134BB4A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EB3BE8" w14:textId="2AADB40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48BCF6" w14:textId="393F3BF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85ECC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DA60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bstance Abu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B8852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teroids &amp; Performance-Enhancing Drug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DA070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1124F5D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E73D62" w14:textId="1A285B4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5DB40B" w14:textId="6066055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D0FA3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1CD3C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sion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F41B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C48B6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269</w:t>
            </w:r>
          </w:p>
        </w:tc>
      </w:tr>
      <w:tr w:rsidR="00D979BD" w:rsidRPr="00A41CC6" w14:paraId="7718D78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F8201E" w14:textId="2BAC36E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F70F18" w14:textId="762AB89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0AE0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439A1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sion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7A2B2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yeglasses &amp; Contac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D590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269</w:t>
            </w:r>
          </w:p>
        </w:tc>
      </w:tr>
      <w:tr w:rsidR="00D979BD" w:rsidRPr="00A41CC6" w14:paraId="55E6A56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FFB06E" w14:textId="4722493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106A39" w14:textId="4CF4FFA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C7D8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B6B3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omen's Heal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15AE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C155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06182</w:t>
            </w:r>
          </w:p>
        </w:tc>
      </w:tr>
      <w:tr w:rsidR="00D979BD" w:rsidRPr="00A41CC6" w14:paraId="6BAE4B1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7D9205" w14:textId="1AD4F88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6480C5" w14:textId="0520703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ACADF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9A3FC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8EBDB2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1012C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27003</w:t>
            </w:r>
          </w:p>
        </w:tc>
      </w:tr>
      <w:tr w:rsidR="00D979BD" w:rsidRPr="00A41CC6" w14:paraId="1EF92C7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4D7D44" w14:textId="5DD1641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lastRenderedPageBreak/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82AA0A" w14:textId="1457B1D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C1F3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A5C7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ubs &amp; Organiz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EA924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FA00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6BBD6DF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8DE434" w14:textId="3133F88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2AB00F" w14:textId="4ECB411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B1147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6A7A4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ubs &amp; Organiz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E21BC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Youth Organizations &amp; Resour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4FC82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3C410BE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CFB526" w14:textId="57E25A9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3127C6" w14:textId="6C789A9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CFBED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D9AE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af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188B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BF7D9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49917</w:t>
            </w:r>
          </w:p>
        </w:tc>
      </w:tr>
      <w:tr w:rsidR="00D979BD" w:rsidRPr="00A41CC6" w14:paraId="114B27C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B84AE8" w14:textId="2D9719E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7269CC" w14:textId="60655D4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5178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8976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af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84EA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ber &amp; Textile Ar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1DC6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49917</w:t>
            </w:r>
          </w:p>
        </w:tc>
      </w:tr>
      <w:tr w:rsidR="00D979BD" w:rsidRPr="00A41CC6" w14:paraId="398C777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352FD7" w14:textId="5D7020B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42667A" w14:textId="581E5F2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2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61FB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0D08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rit Prizes &amp; Contes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1023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3613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1568</w:t>
            </w:r>
          </w:p>
        </w:tc>
      </w:tr>
      <w:tr w:rsidR="00D979BD" w:rsidRPr="00A41CC6" w14:paraId="36E184F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411AFD" w14:textId="043E59E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D0EFB8" w14:textId="3379085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8942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CD09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utdoor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E6E2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7969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72627FB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FE56DE" w14:textId="54CA8C4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B69F5F" w14:textId="6DB536A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0CB6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BCBFC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utdoor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157BA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sh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365B8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425A66A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890ACA" w14:textId="785E811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CB8838" w14:textId="4757775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35B1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DE97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utdoor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6AF2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iking &amp; Camp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E9908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23FA860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E2DAA2" w14:textId="416D28D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2200AC" w14:textId="016F88E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8089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2F48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aintbal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0BCA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5397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214BB5E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D91660" w14:textId="0A3B7C5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F46819" w14:textId="4FEA555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4A71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F8F2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adio Control &amp; Model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7989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A3AD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91751</w:t>
            </w:r>
          </w:p>
        </w:tc>
      </w:tr>
      <w:tr w:rsidR="00D979BD" w:rsidRPr="00A41CC6" w14:paraId="385254F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E3B3C1" w14:textId="183700B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8E0B6A" w14:textId="023C5DB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58CE6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F3A6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adio Control &amp; Model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390F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del Trains &amp; Railroa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225C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91751</w:t>
            </w:r>
          </w:p>
        </w:tc>
      </w:tr>
      <w:tr w:rsidR="00D979BD" w:rsidRPr="00A41CC6" w14:paraId="10471FA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44BEDE" w14:textId="350B0DD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9191A5" w14:textId="1A73EC8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8D369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741BE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ecial Occas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5FD0C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D9240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0713</w:t>
            </w:r>
          </w:p>
        </w:tc>
      </w:tr>
      <w:tr w:rsidR="00D979BD" w:rsidRPr="00A41CC6" w14:paraId="0199190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9BBE3D" w14:textId="041DE73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96ACC7" w14:textId="245B38B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6F16F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D12F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ecial Occas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1D70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lidays &amp; Seasonal Even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75D5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0713</w:t>
            </w:r>
          </w:p>
        </w:tc>
      </w:tr>
      <w:tr w:rsidR="00D979BD" w:rsidRPr="00A41CC6" w14:paraId="068B817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409AAF" w14:textId="0A3CE09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621AC6" w14:textId="23DE0A5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AA1A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B7A2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ecial Occas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E0C5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edding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0FA0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69648</w:t>
            </w:r>
          </w:p>
        </w:tc>
      </w:tr>
      <w:tr w:rsidR="00D979BD" w:rsidRPr="00A41CC6" w14:paraId="3C1940F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F9F0D5" w14:textId="5C81852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F1BD32" w14:textId="017AD99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3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F3E54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AFC4E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ater Activ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2108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411D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2E2AFFA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C9EB84" w14:textId="6FDE2A1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DEF703" w14:textId="6F99151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B704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30ED3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ater Activ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090B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at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1999B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30317</w:t>
            </w:r>
          </w:p>
        </w:tc>
      </w:tr>
      <w:tr w:rsidR="00D979BD" w:rsidRPr="00A41CC6" w14:paraId="781F1E2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AC3525" w14:textId="3902B1E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9ECBBD" w14:textId="035D059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FAE7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bbies &amp; Leisur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8586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ater Activ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8760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rf &amp; Swi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91F98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714A685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01E48C" w14:textId="376F4E5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D514D6" w14:textId="437F844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8D3F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B75E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A41F58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531B4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2967</w:t>
            </w:r>
          </w:p>
        </w:tc>
      </w:tr>
      <w:tr w:rsidR="00D979BD" w:rsidRPr="00A41CC6" w14:paraId="667FDD3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957EF3" w14:textId="441E647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9244AC" w14:textId="79A9790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615D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5135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d &amp; Ba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89537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5492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5391</w:t>
            </w:r>
          </w:p>
        </w:tc>
      </w:tr>
      <w:tr w:rsidR="00D979BD" w:rsidRPr="00A41CC6" w14:paraId="06C0C6A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3B1E37" w14:textId="5D01B7F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56623E" w14:textId="033415F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03C7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0977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d &amp; Bat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41238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athroo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FDD4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5391</w:t>
            </w:r>
          </w:p>
        </w:tc>
      </w:tr>
      <w:tr w:rsidR="00D979BD" w:rsidRPr="00A41CC6" w14:paraId="4B91F09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32DF1D" w14:textId="25FAA30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915FB1" w14:textId="7702DF0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10C2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F5E6A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omestic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9E783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77F22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38032</w:t>
            </w:r>
          </w:p>
        </w:tc>
      </w:tr>
      <w:tr w:rsidR="00D979BD" w:rsidRPr="00A41CC6" w14:paraId="3DA0BCB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5DD7F2" w14:textId="1B4CC41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C81864" w14:textId="6EA6217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5C83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1A8C9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omestic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8F4A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eaning Serv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16CC1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38032</w:t>
            </w:r>
          </w:p>
        </w:tc>
      </w:tr>
      <w:tr w:rsidR="00D979BD" w:rsidRPr="00A41CC6" w14:paraId="528E835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F3F09D" w14:textId="6B0AA46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7485F4" w14:textId="09324E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43DA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2DB94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ardening &amp; Landscap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2A75B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F3F1C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99156</w:t>
            </w:r>
          </w:p>
        </w:tc>
      </w:tr>
      <w:tr w:rsidR="00D979BD" w:rsidRPr="00A41CC6" w14:paraId="7E4045D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B2C3A8" w14:textId="1252EB2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5218C5" w14:textId="4E6299C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8D07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71DD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Interior Deco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45AC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EEC67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57796</w:t>
            </w:r>
          </w:p>
        </w:tc>
      </w:tr>
      <w:tr w:rsidR="00D979BD" w:rsidRPr="00A41CC6" w14:paraId="0E3247A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62581B" w14:textId="1213ECE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C4A3C0" w14:textId="6008E5B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4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CAB1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FFB0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Applia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339DE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3CD7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74543</w:t>
            </w:r>
          </w:p>
        </w:tc>
      </w:tr>
      <w:tr w:rsidR="00D979BD" w:rsidRPr="00A41CC6" w14:paraId="35B312B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C9AE3F" w14:textId="2173C9B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C6A8E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F389A4" w14:textId="67DAD27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F426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7039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Furnish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55897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885F0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57578</w:t>
            </w:r>
          </w:p>
        </w:tc>
      </w:tr>
      <w:tr w:rsidR="00D979BD" w:rsidRPr="00A41CC6" w14:paraId="4AF94FE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0491A1" w14:textId="132767F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E20200" w14:textId="642E808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7375B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77E4C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Furnish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9013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urtains &amp; Window Treatmen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4E254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57578</w:t>
            </w:r>
          </w:p>
        </w:tc>
      </w:tr>
      <w:tr w:rsidR="00D979BD" w:rsidRPr="00A41CC6" w14:paraId="61663E8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101E9F" w14:textId="7B87FB7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7AA6A8" w14:textId="3553B33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586A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ED1B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Furnish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564B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Kitchen &amp; Dining Furnitu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AB158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57578</w:t>
            </w:r>
          </w:p>
        </w:tc>
      </w:tr>
      <w:tr w:rsidR="00D979BD" w:rsidRPr="00A41CC6" w14:paraId="2532C7F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2AF07C" w14:textId="25D59D3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7A84F6" w14:textId="7073B67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4B8D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8A34C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Furnish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168B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mps &amp; Light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F0DB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64357</w:t>
            </w:r>
          </w:p>
        </w:tc>
      </w:tr>
      <w:tr w:rsidR="00D979BD" w:rsidRPr="00A41CC6" w14:paraId="7B1A990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4DFBC4" w14:textId="45369BF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2DAAD7" w14:textId="64587A0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FFD3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6A1C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Furnish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E6624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iving Room Furnitu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555E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57578</w:t>
            </w:r>
          </w:p>
        </w:tc>
      </w:tr>
      <w:tr w:rsidR="00D979BD" w:rsidRPr="00A41CC6" w14:paraId="1E32C9E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788A46" w14:textId="1E06A1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6E6B87" w14:textId="17C061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1FF1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8B7A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Furnish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E34E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ugs &amp; Carpe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42C95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417</w:t>
            </w:r>
          </w:p>
        </w:tc>
      </w:tr>
      <w:tr w:rsidR="00D979BD" w:rsidRPr="00A41CC6" w14:paraId="36365F4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D72B30" w14:textId="1ABC8F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7763EE" w14:textId="0D5D717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4154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616C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Improve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9F03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5314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3608</w:t>
            </w:r>
          </w:p>
        </w:tc>
      </w:tr>
      <w:tr w:rsidR="00D979BD" w:rsidRPr="00A41CC6" w14:paraId="08A2022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9CECDB" w14:textId="277085D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F19449" w14:textId="5DA0B06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D2938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7288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Improve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DEC9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truction &amp; Power Too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EA614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8453</w:t>
            </w:r>
          </w:p>
        </w:tc>
      </w:tr>
      <w:tr w:rsidR="00D979BD" w:rsidRPr="00A41CC6" w14:paraId="17F4E5C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4EB7B0" w14:textId="54D5242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39A8EC" w14:textId="373794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1251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C41D8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Improve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AE9C7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oors &amp; Window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B641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3619</w:t>
            </w:r>
          </w:p>
        </w:tc>
      </w:tr>
      <w:tr w:rsidR="00D979BD" w:rsidRPr="00A41CC6" w14:paraId="3715F49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6F94F4" w14:textId="11A5B68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207204" w14:textId="68E9BFC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5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C2D2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012B5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Improve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E7A0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loor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F827A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3619</w:t>
            </w:r>
          </w:p>
        </w:tc>
      </w:tr>
      <w:tr w:rsidR="00D979BD" w:rsidRPr="00A41CC6" w14:paraId="6A1018A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D0494B" w14:textId="59B0B04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54B378" w14:textId="55B2360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75FD6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8727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Improve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F392E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use Painting &amp; Finish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581A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41905</w:t>
            </w:r>
          </w:p>
        </w:tc>
      </w:tr>
      <w:tr w:rsidR="00D979BD" w:rsidRPr="00A41CC6" w14:paraId="14610C1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74E07C" w14:textId="1B0E46B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8F8A9B" w14:textId="4198A16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C5030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12B9A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Improve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A05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lumb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59500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3608</w:t>
            </w:r>
          </w:p>
        </w:tc>
      </w:tr>
      <w:tr w:rsidR="00D979BD" w:rsidRPr="00A41CC6" w14:paraId="04B1743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65B66C" w14:textId="0F7B8E8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18BFFD" w14:textId="79D4B66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8A489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10AAF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Safety &amp; Securit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7BB0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23990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99156</w:t>
            </w:r>
          </w:p>
        </w:tc>
      </w:tr>
      <w:tr w:rsidR="00D979BD" w:rsidRPr="00A41CC6" w14:paraId="7332E97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980BAC" w14:textId="18388F5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C501F8" w14:textId="091451F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E952F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206A9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Storage &amp; Shelv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A6F6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5CDA6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54</w:t>
            </w:r>
          </w:p>
        </w:tc>
      </w:tr>
      <w:tr w:rsidR="00D979BD" w:rsidRPr="00A41CC6" w14:paraId="03FE018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8B74D9" w14:textId="2C36624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32A052" w14:textId="4304BB1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3D1E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C689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 xml:space="preserve">Home Swimming </w:t>
            </w:r>
            <w:proofErr w:type="gramStart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ools  Saunas</w:t>
            </w:r>
            <w:proofErr w:type="gramEnd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 xml:space="preserve"> &amp; Spa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8E70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7F697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99169</w:t>
            </w:r>
          </w:p>
        </w:tc>
      </w:tr>
      <w:tr w:rsidR="00D979BD" w:rsidRPr="00A41CC6" w14:paraId="2778FBD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BE6B73" w14:textId="145E0ED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8E59B6" w14:textId="2C0E617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146C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989B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VAC &amp; Climate Contro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80585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CB25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3514</w:t>
            </w:r>
          </w:p>
        </w:tc>
      </w:tr>
      <w:tr w:rsidR="00D979BD" w:rsidRPr="00A41CC6" w14:paraId="5A54FAC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415F23" w14:textId="5F6979B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620513" w14:textId="2A2CE45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699C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B5B63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VAC &amp; Climate Contro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1D3E5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replaces &amp; Stov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EC827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3514</w:t>
            </w:r>
          </w:p>
        </w:tc>
      </w:tr>
      <w:tr w:rsidR="00D979BD" w:rsidRPr="00A41CC6" w14:paraId="542C7FD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B376B1" w14:textId="1C955B5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264479" w14:textId="41EB80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1D79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D294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Kitchen &amp; Din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8A8A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02D8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3682</w:t>
            </w:r>
          </w:p>
        </w:tc>
      </w:tr>
      <w:tr w:rsidR="00D979BD" w:rsidRPr="00A41CC6" w14:paraId="38FE031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53BC95" w14:textId="4A0B8F3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30D26A" w14:textId="39DD069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0503A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69DA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Kitchen &amp; Din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F659B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okware &amp; Diningwa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DB9C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61086</w:t>
            </w:r>
          </w:p>
        </w:tc>
      </w:tr>
      <w:tr w:rsidR="00D979BD" w:rsidRPr="00A41CC6" w14:paraId="0258DC2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45E46D" w14:textId="028F550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C8C8C5" w14:textId="7A76812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6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CAF16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9AD8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Kitchen &amp; Din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6F89A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jor Kitchen Applian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01850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47058</w:t>
            </w:r>
          </w:p>
        </w:tc>
      </w:tr>
      <w:tr w:rsidR="00D979BD" w:rsidRPr="00A41CC6" w14:paraId="1D3D02F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16BAAC" w14:textId="35B232B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0159CB" w14:textId="2758FE0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DE93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E0608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Kitchen &amp; Din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E4BC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mall Kitchen Applian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22DB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47058</w:t>
            </w:r>
          </w:p>
        </w:tc>
      </w:tr>
      <w:tr w:rsidR="00D979BD" w:rsidRPr="00A41CC6" w14:paraId="0AACB1D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733E30" w14:textId="65C7083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A68063" w14:textId="2F0427A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982F9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6623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und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7BED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642A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47058</w:t>
            </w:r>
          </w:p>
        </w:tc>
      </w:tr>
      <w:tr w:rsidR="00D979BD" w:rsidRPr="00A41CC6" w14:paraId="603A257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A7926E" w14:textId="6D3AB31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2F95DF" w14:textId="59259A9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953CC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49F4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und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3ECA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ashers &amp; Dry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FCD9B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47058</w:t>
            </w:r>
          </w:p>
        </w:tc>
      </w:tr>
      <w:tr w:rsidR="00D979BD" w:rsidRPr="00A41CC6" w14:paraId="412057C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E46322" w14:textId="722C079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BC1F19" w14:textId="41A9531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01C5E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11A46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ursery &amp; Playroom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DDD9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E6CB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5475</w:t>
            </w:r>
          </w:p>
        </w:tc>
      </w:tr>
      <w:tr w:rsidR="00D979BD" w:rsidRPr="00A41CC6" w14:paraId="705EF7C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9E0022" w14:textId="4CAF865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D371E4" w14:textId="2FBBCC6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C4E5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954BB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st Contro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878E3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66C3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39885</w:t>
            </w:r>
          </w:p>
        </w:tc>
      </w:tr>
      <w:tr w:rsidR="00D979BD" w:rsidRPr="00A41CC6" w14:paraId="0C0DD3B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F1C3B2" w14:textId="1212274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5362FC" w14:textId="1277FB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0916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A25C0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Yard &amp; Pat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B279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DE8E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0967</w:t>
            </w:r>
          </w:p>
        </w:tc>
      </w:tr>
      <w:tr w:rsidR="00D979BD" w:rsidRPr="00A41CC6" w14:paraId="52BA7CA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7C774B" w14:textId="270F26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7EE533" w14:textId="18ED590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2B9C5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 &amp; Garde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195BA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Yard &amp; Pati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DE93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n Mow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CB85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8356</w:t>
            </w:r>
          </w:p>
        </w:tc>
      </w:tr>
      <w:tr w:rsidR="00D979BD" w:rsidRPr="00A41CC6" w14:paraId="1D068FE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4D0AF5" w14:textId="3867334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4D3E8D" w14:textId="15F962B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59B4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0327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04782B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82E7E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31717</w:t>
            </w:r>
          </w:p>
        </w:tc>
      </w:tr>
      <w:tr w:rsidR="00D979BD" w:rsidRPr="00A41CC6" w14:paraId="7A7B1A8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7C930C" w14:textId="7BC3292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CBAA13" w14:textId="75AA11D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4858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861E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munications Equip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589CB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8167E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6539</w:t>
            </w:r>
          </w:p>
        </w:tc>
      </w:tr>
      <w:tr w:rsidR="00D979BD" w:rsidRPr="00A41CC6" w14:paraId="085E307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172099" w14:textId="04641C8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B657B5" w14:textId="7E21F09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7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4F955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211B9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munications Equip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2C932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adio Equip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1504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96539</w:t>
            </w:r>
          </w:p>
        </w:tc>
      </w:tr>
      <w:tr w:rsidR="00D979BD" w:rsidRPr="00A41CC6" w14:paraId="12FB422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50A837" w14:textId="47A9350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76C2DD" w14:textId="4D4A8EA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1E6C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3570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mail &amp; Messag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3CC2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F2F7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321</w:t>
            </w:r>
          </w:p>
        </w:tc>
      </w:tr>
      <w:tr w:rsidR="00D979BD" w:rsidRPr="00A41CC6" w14:paraId="5569668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EC34D9" w14:textId="2CBA285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2582A5" w14:textId="71521B3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11E1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0FC0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mail &amp; Messag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6437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xt &amp; Instant Messag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BA26A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321</w:t>
            </w:r>
          </w:p>
        </w:tc>
      </w:tr>
      <w:tr w:rsidR="00D979BD" w:rsidRPr="00A41CC6" w14:paraId="6C359AC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8DAE46" w14:textId="5CDE6BC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8E362F" w14:textId="01B4578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C1825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B11D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mail &amp; Messag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CDC9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oice &amp; Video Cha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B718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321</w:t>
            </w:r>
          </w:p>
        </w:tc>
      </w:tr>
      <w:tr w:rsidR="00D979BD" w:rsidRPr="00A41CC6" w14:paraId="5F9B52C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B28226" w14:textId="4079CE8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7FE862" w14:textId="1C63BF6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02EF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B8B9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bile &amp; Wireles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A65B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05CD2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693</w:t>
            </w:r>
          </w:p>
        </w:tc>
      </w:tr>
      <w:tr w:rsidR="00D979BD" w:rsidRPr="00A41CC6" w14:paraId="49209DA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F41024" w14:textId="1EB2A8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C2F2A2" w14:textId="1037BA5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E30A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2979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bile &amp; Wireles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25466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bile &amp; Wireless Accessor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0AF9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693</w:t>
            </w:r>
          </w:p>
        </w:tc>
      </w:tr>
      <w:tr w:rsidR="00D979BD" w:rsidRPr="00A41CC6" w14:paraId="253F10E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A8B134" w14:textId="5732F09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4DE27F" w14:textId="621C16E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F6E4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9B609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bile &amp; Wireles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D683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bile Apps &amp; Add-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904F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693</w:t>
            </w:r>
          </w:p>
        </w:tc>
      </w:tr>
      <w:tr w:rsidR="00D979BD" w:rsidRPr="00A41CC6" w14:paraId="302DF65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F7A3E2" w14:textId="7FF6317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77E573" w14:textId="64A304A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AA58D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1E6D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bile &amp; Wireles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61285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bile Phon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562DF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7683</w:t>
            </w:r>
          </w:p>
        </w:tc>
      </w:tr>
      <w:tr w:rsidR="00D979BD" w:rsidRPr="00A41CC6" w14:paraId="160FB82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C24F8D" w14:textId="78EBD27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50DF8A" w14:textId="23570E0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9CB33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93DE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ervice Provider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D29EA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1DB7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321</w:t>
            </w:r>
          </w:p>
        </w:tc>
      </w:tr>
      <w:tr w:rsidR="00D979BD" w:rsidRPr="00A41CC6" w14:paraId="39505A4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E53276" w14:textId="5779212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17D248" w14:textId="0272BDB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EAFD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0C268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ervice Provider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2F4C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ble &amp; Satellite Provid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94F38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321</w:t>
            </w:r>
          </w:p>
        </w:tc>
      </w:tr>
      <w:tr w:rsidR="00D979BD" w:rsidRPr="00A41CC6" w14:paraId="57D4EDB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E4B348" w14:textId="6AB7223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A3A7B6" w14:textId="21CD7A9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8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65D61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D437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eb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5E69F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1348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2664FD3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60047C" w14:textId="011D67E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AFB6E2" w14:textId="7ABECA3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07C1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8B14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eb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8CE0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ffiliate Program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88E92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1358EE6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795BD9" w14:textId="00BB19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541456" w14:textId="7298C98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9CCE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et &amp; Telecom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A82BB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eb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A249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eb Design &amp; Develop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E1DF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5329</w:t>
            </w:r>
          </w:p>
        </w:tc>
      </w:tr>
      <w:tr w:rsidR="00D979BD" w:rsidRPr="00A41CC6" w14:paraId="33F0A34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C21D80" w14:textId="1ADFC5D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BEB4B1" w14:textId="4CC5790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26CA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421F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B05B4C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AB628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602</w:t>
            </w:r>
          </w:p>
        </w:tc>
      </w:tr>
      <w:tr w:rsidR="00D979BD" w:rsidRPr="00A41CC6" w14:paraId="0A8B772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CA5EC7" w14:textId="7B3EEEB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lastRenderedPageBreak/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B57FFD" w14:textId="07F2844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FBDD8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6E95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63991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F434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71662BF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4C8718" w14:textId="1E72714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664F23" w14:textId="57A2EC3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F6A7E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9395D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E751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lleges &amp; Universit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2B04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1937635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8F56B7" w14:textId="17EF9FD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B247FF" w14:textId="32E7756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80FF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DA2AB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A630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istance Learn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AC409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1E11E93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29414A" w14:textId="1ADD7FB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EB8D38" w14:textId="39FE9F1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95A48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D529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A613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meschool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4EB2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3EB108A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87B997" w14:textId="4E9FD07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2C3E1E" w14:textId="61BAA63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57D0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EC62A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9134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rimary &amp; Secondary Schooling (K-1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A457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069DB03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7FFA85" w14:textId="47D21EF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A4D391" w14:textId="01E7AA6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553BA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DEC8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B98F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tandardized &amp; Admissions Tes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BB25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2DDDB1F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8292B0" w14:textId="58A3B7A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7D8405" w14:textId="5BBA8B6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39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3E987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6B251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7A5E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ching &amp; Classroom Resour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765D1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2881EA5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F0C2E0" w14:textId="74AE84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022787" w14:textId="12421A1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B340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AF32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2CCC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ining &amp; Certific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C0FBA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61DF596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B2D5BF" w14:textId="146C1D5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06D9F4" w14:textId="0B70B3E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E425C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8A2F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du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55530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ocational &amp; Continuing Educ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5EFB6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0258</w:t>
            </w:r>
          </w:p>
        </w:tc>
      </w:tr>
      <w:tr w:rsidR="00D979BD" w:rsidRPr="00A41CC6" w14:paraId="4940270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A38854" w14:textId="12AE56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7502EE" w14:textId="50BEF40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FE47B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1311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8D6E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D714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7628</w:t>
            </w:r>
          </w:p>
        </w:tc>
      </w:tr>
      <w:tr w:rsidR="00D979BD" w:rsidRPr="00A41CC6" w14:paraId="590BCC9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04FE5F" w14:textId="452D697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271C80" w14:textId="44B1E0A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7D413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3C29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FF05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reer Resources &amp; Plann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7E1C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7628</w:t>
            </w:r>
          </w:p>
        </w:tc>
      </w:tr>
      <w:tr w:rsidR="00D979BD" w:rsidRPr="00A41CC6" w14:paraId="7364423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C553E3" w14:textId="7A3502D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B428A0" w14:textId="159F853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875A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A0A7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3D033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 Listing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B11AF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3208</w:t>
            </w:r>
          </w:p>
        </w:tc>
      </w:tr>
      <w:tr w:rsidR="00D979BD" w:rsidRPr="00A41CC6" w14:paraId="0BB1D20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1517DE" w14:textId="5EBB5D9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4DBCBB" w14:textId="642FEFF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4E2F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 &amp; Education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93155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Job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A7433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sumes &amp; Portfolio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CA51D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7628</w:t>
            </w:r>
          </w:p>
        </w:tc>
      </w:tr>
      <w:tr w:rsidR="00D979BD" w:rsidRPr="00A41CC6" w14:paraId="2702EFA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96FC56" w14:textId="5502D94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D29192" w14:textId="2A416A4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2773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8230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8F27AF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F2571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609D80B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E1A9E2" w14:textId="6955533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AFE634" w14:textId="7D5B413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1F364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711B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overn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39E1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8F0A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220BF1D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130B96" w14:textId="0965BB6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5F88BB" w14:textId="5C3F00E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0D33C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87CB2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overn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88A48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urts &amp; Judicia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1CAC5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57F424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2AE88C" w14:textId="1ED2F2C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49074A" w14:textId="0DB07FF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0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A9815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D3D02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overn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E64C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sa &amp; Immigr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FE8D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623EE2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B96700" w14:textId="1DB9658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1F4575" w14:textId="5428225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B890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8356C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ega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A59E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C394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14F22C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46224E" w14:textId="6C79020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7516BB" w14:textId="3DB1423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F5CA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61481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ega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17B9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ankruptc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3A1B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53BFDD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3194B3" w14:textId="795078E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F5FC8C" w14:textId="219EDA8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E628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B2657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ega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EA3A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egal Educ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C79F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F771CD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2D6E53" w14:textId="1F3BEB9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8570B3" w14:textId="1722915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41763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6016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ega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530C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egal Serv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03CA5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6BB143C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1487BC" w14:textId="58CA1BC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9B2447" w14:textId="7DEE2BD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CB71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BF3DA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ilita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ACFA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13AB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88901E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FF84E4" w14:textId="5C98A14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8352AA" w14:textId="6FA80CC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06FDF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4A3E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blic Safet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59312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BF220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6D9F0F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67BD86" w14:textId="666FB7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1A6D21" w14:textId="1199DAB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D97B0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50C46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blic Safet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8BAAF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ime &amp; Justi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2A8F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332C81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285DD5" w14:textId="66D3DEE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FF5995" w14:textId="64DE95D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1C4E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02D0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blic Safet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F3D8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mergency Serv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D555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3AE608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F634BE" w14:textId="691BAA7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919F7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33F605" w14:textId="09A49BB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7216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E283F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blic Safet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EDFA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Enforce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A3101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5239D2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502731" w14:textId="30D356C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BB2BFD" w14:textId="2252032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1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933A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46F6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blic Safet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60C7C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ecurity Products &amp; Serv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DD7D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C6A648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1BCA01" w14:textId="7619D4D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505687" w14:textId="00FC60D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145A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w &amp; Govern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ED2C2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C3329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7909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9F476A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58C19F" w14:textId="306F3AA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9F33AE" w14:textId="5E21878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8E93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w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C111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DA680D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D68D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09</w:t>
            </w:r>
          </w:p>
        </w:tc>
      </w:tr>
      <w:tr w:rsidR="00D979BD" w:rsidRPr="00A41CC6" w14:paraId="3E03722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F214DD" w14:textId="6F46B1D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78F8A7" w14:textId="3308D5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E7EE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w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B9F5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Ne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1E0B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A74B6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09</w:t>
            </w:r>
          </w:p>
        </w:tc>
      </w:tr>
      <w:tr w:rsidR="00D979BD" w:rsidRPr="00A41CC6" w14:paraId="1E61B95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C8EE02" w14:textId="53EC20D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3DFDB5" w14:textId="06174BF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3AD88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w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9284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Ne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E740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any New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B06D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09</w:t>
            </w:r>
          </w:p>
        </w:tc>
      </w:tr>
      <w:tr w:rsidR="00D979BD" w:rsidRPr="00A41CC6" w14:paraId="4D42CC3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E08302" w14:textId="5A5C76C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105643" w14:textId="255FA8E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CA146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w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7D28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Ne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7B3D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nancial Markets New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E431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09</w:t>
            </w:r>
          </w:p>
        </w:tc>
      </w:tr>
      <w:tr w:rsidR="00D979BD" w:rsidRPr="00A41CC6" w14:paraId="229564F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0F43E4" w14:textId="698C994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A1B4B3" w14:textId="7D0EC7A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9DFDF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w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2586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ossip &amp; Tabloid Ne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B574B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andals &amp; Investiga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4C0CD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09</w:t>
            </w:r>
          </w:p>
        </w:tc>
      </w:tr>
      <w:tr w:rsidR="00D979BD" w:rsidRPr="00A41CC6" w14:paraId="3ABF525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5462AE" w14:textId="2315AD4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4EBE1B" w14:textId="53AC480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DFE70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w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ADD8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lth Ne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6A7A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FD19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09</w:t>
            </w:r>
          </w:p>
        </w:tc>
      </w:tr>
      <w:tr w:rsidR="00D979BD" w:rsidRPr="00A41CC6" w14:paraId="5249F58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FF88D0" w14:textId="167C600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C6D17C" w14:textId="275A65C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5F61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w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3ADAC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oli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E860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C56F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09</w:t>
            </w:r>
          </w:p>
        </w:tc>
      </w:tr>
      <w:tr w:rsidR="00D979BD" w:rsidRPr="00A41CC6" w14:paraId="1B5EFE8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CFECD4" w14:textId="780A146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5DA2AB" w14:textId="533087A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367DC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w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83CD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 New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80C5F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372A4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09</w:t>
            </w:r>
          </w:p>
        </w:tc>
      </w:tr>
      <w:tr w:rsidR="00D979BD" w:rsidRPr="00A41CC6" w14:paraId="1A7F9D3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D27D94" w14:textId="5664F96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575530" w14:textId="4EBD437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2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6BEB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w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3A52A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eathe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80C2A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B95F0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609</w:t>
            </w:r>
          </w:p>
        </w:tc>
      </w:tr>
      <w:tr w:rsidR="00D979BD" w:rsidRPr="00A41CC6" w14:paraId="53E55DB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5A5A9D" w14:textId="3D332C4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BFCCC8" w14:textId="1F2883F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1FE1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bookmarkStart w:id="1" w:name="_Hlk210928201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  <w:bookmarkEnd w:id="1"/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0DA6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C5F10C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BD57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38D2C6D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9A5B03" w14:textId="71280BB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487F3C" w14:textId="55531D5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45E7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C1B2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logging Resource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EA224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3204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68E16B1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2DE041" w14:textId="7759504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22BE3C" w14:textId="6CA2874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E8CA0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9A69C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ating &amp; Personal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D8898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1FD2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9C2D41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F13C86" w14:textId="5E5E46C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D65F6C" w14:textId="2500EF8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1774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E4AE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ating &amp; Personal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1780E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trimonial Servi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B910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DFC67F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877B5F" w14:textId="5DDE682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4F0BDC" w14:textId="54ABA28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86D5D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C711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ating &amp; Personal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FF8D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rsona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E5F53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386881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7A874F" w14:textId="219AB78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2E332B" w14:textId="0394D34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6DE5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1569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ating &amp; Personal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70A1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oto Rating Sit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E95C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290EABD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E3AC25" w14:textId="60F9534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204BFF" w14:textId="1AA5E23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106DD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51F8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le Sharing &amp; Host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BB8B6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DF06A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9DE878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C3C7D0" w14:textId="2D23570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E2AD39" w14:textId="014FFDA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1C28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5B79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Good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417BD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39A7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3E9BD09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0FAA65" w14:textId="0C9AB7F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01E058" w14:textId="15D55AF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08607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68AC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Good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9CBF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ip Art &amp; Animated GIF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5ADB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1AA221D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71255E" w14:textId="272AC21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D4255" w14:textId="3508B76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3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06BA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204CF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Good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36C2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proofErr w:type="gramStart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kins  Themes</w:t>
            </w:r>
            <w:proofErr w:type="gramEnd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 xml:space="preserve"> &amp; Wallpap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E1EF3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CA1BB7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F970FE" w14:textId="70FF19A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F9E6E3" w14:textId="51B3420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1B76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AC0BC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Good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4C7E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Network Apps &amp; Add-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A575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BA9D72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DD64CD" w14:textId="764B456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A23AE4" w14:textId="5070A7A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BA3B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8AB03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oto &amp; Video Shar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97FA3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66D2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DA283A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A29ADF" w14:textId="44B3E52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AED286" w14:textId="2470D4D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CF27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3434F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oto &amp; Video Shar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E076C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oto &amp; Image Shar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3A10C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2F51D70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CB3BEB" w14:textId="3E2FABC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A06918" w14:textId="541C112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EC7AA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298C8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Network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0175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FFFB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9524D5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5107DD" w14:textId="5562685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B26681" w14:textId="36C6810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1349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nline Communitie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FB00E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irtual World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5E1F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257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669D9F9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015EE2" w14:textId="3F69B51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6D39DA" w14:textId="57A7A21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512BB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bookmarkStart w:id="2" w:name="_Hlk210928206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  <w:bookmarkEnd w:id="2"/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0735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A1C1D4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958F0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7133B5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612EF8" w14:textId="361CA00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FF6035" w14:textId="30A1F5D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1AA5A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50B2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mily &amp; Relationship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E968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6274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9DD481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75C9FE" w14:textId="2B11C6F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D8E60E" w14:textId="3B53AF3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FE72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744EF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mily &amp; Relationship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0717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mil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17B0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35F3CA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6EC847" w14:textId="3A34623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24B5DD" w14:textId="05D2D62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61A8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8F6EC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mily &amp; Relationship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9887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rriag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81EC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12511B9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BD3BA5" w14:textId="3F483EC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A65837" w14:textId="2905F60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4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92FA6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9CA1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mily &amp; Relationship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FDB6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oubled Relationship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3D00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1BB1F11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ED9702" w14:textId="1465AD6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9D1340" w14:textId="4AA60A7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F8677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A581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Kids &amp; Tee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667D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EA25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F29F16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23CE63" w14:textId="21025E8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7BFA1F" w14:textId="5BC6FEA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3732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8BF9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Kids &amp; Tee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F097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ildren's Interes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F19D3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38458AC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2C5387" w14:textId="23851CD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1F81EC" w14:textId="04B1B2F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C7EB5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9D24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Kids &amp; Tee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82BB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en Interes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5D2A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C34EAA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B8B2E4" w14:textId="1953230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E9368D" w14:textId="2F8D1DB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DEA5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85B6C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ligion &amp; Belief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C108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5F5B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47C585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DBB54C" w14:textId="42EA128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19BAFD" w14:textId="6FB3B96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2764F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58FE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eniors &amp; Retire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1B98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B381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1E24AD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B9E9CF" w14:textId="0196BBE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5665C2" w14:textId="73C7169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8AC7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0E958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Issues &amp; Advocac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8BEB2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C857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DF6CEB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9FED23" w14:textId="05C1503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5DB381" w14:textId="724B6CF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BC4BC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B51C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Issues &amp; Advocac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2319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arity &amp; Philanthrop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8C50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3964CC8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3C2157" w14:textId="554E31C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648618" w14:textId="5C59346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78EA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D2FC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Issues &amp; Advocac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2CC10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iscrimination &amp; Identity Rela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F68BF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E5CD35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000B14" w14:textId="74E1D61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069D7F" w14:textId="4ED8033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D4FE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2729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Issues &amp; Advocac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6E611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reen Living &amp; Environmental Issu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90A0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804AD3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050BE9" w14:textId="3934FF5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252612" w14:textId="2CB5DDA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5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325C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12894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Issues &amp; Advocac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29B4F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uman Rights &amp; Libert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108D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8967BF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DFBB22" w14:textId="0111B2B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762E2F" w14:textId="54A6C4F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D6B00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2C704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Issues &amp; Advocac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DC75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overty &amp; Hung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99D5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95734E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523113" w14:textId="09A08E3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lastRenderedPageBreak/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1FC29F" w14:textId="4E1ADB0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7A37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B2551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Issues &amp; Advocac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7671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ork &amp; Labor Issu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EFEC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9BCF16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933902" w14:textId="0B96DD2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95B1DA" w14:textId="27319E5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D4D58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118ED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Scie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A28B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DA17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AB22A2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7166EF" w14:textId="22EF2B7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854BF0" w14:textId="6BFEC25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BF22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99CE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Scie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900E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conomic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8815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31C6525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C118F8" w14:textId="328FF08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093A79" w14:textId="448699A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14EE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1ED2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Scie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6DA0B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olitical Scien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BBF5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66E6B82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C7F30D" w14:textId="422B04B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50E251" w14:textId="5CE7CD9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06FEB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6587C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ial Scie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1759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sycholog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C30D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373757B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23F903" w14:textId="2C6A164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34B5A5" w14:textId="68C40C9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295B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ople &amp; Society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9D83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bcultures &amp; Niche Interes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BF588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B314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0771DC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40FA8E" w14:textId="252217D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2CCC30" w14:textId="3314C11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A23C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085B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9B5906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B302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9728</w:t>
            </w:r>
          </w:p>
        </w:tc>
      </w:tr>
      <w:tr w:rsidR="00D979BD" w:rsidRPr="00A41CC6" w14:paraId="24900D6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F98304" w14:textId="4DBA919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BDC9E8" w14:textId="5DD8F9F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F7C4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2A80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nimal Product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904F5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 Food &amp; Suppl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3FC5B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9728</w:t>
            </w:r>
          </w:p>
        </w:tc>
      </w:tr>
      <w:tr w:rsidR="00D979BD" w:rsidRPr="00A41CC6" w14:paraId="6B11CEF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5D6660" w14:textId="3F3CAAB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5E72FE" w14:textId="6A2422F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6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6E66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6F2DB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nimal Products &amp;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3AD33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eterinaria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C52B1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70EC6DA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D019C6" w14:textId="317CDCF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3EB95F" w14:textId="252D16C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5A35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D3725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D6DB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BB6A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414530F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AE8CA9" w14:textId="0120A8E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371015" w14:textId="4379AB5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70D7D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15F1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E95DD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C21F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4D8E3BB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B76642" w14:textId="47A505A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756C9F" w14:textId="1C56EC6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D4DC4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12E1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6708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B457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6E7065E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C6ABB5" w14:textId="76E0878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96CB3A" w14:textId="0FDAD91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FF5CC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97A0B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FDD64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og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11A8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7F6743D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B4F293" w14:textId="5F464AC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025A22" w14:textId="35B6179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48B6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9E5D2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680D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xotic Pe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C80B5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363695C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5A63EE" w14:textId="15B02A5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A1B2DF" w14:textId="29CAB3A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57D7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035A7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B1757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ish &amp; Aquari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F557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7D7CCC5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1EF3F0" w14:textId="34C4580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1C3374" w14:textId="06B89B0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EECC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1F58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9F3D6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rs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02FBA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678CA18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AB51E0" w14:textId="0D6CA4B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B933C6" w14:textId="05812D1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0415E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C963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F97B3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abbits &amp; Roden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F89C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7BDED15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0134B8" w14:textId="3883A98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1E55F9" w14:textId="1270D0A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D4EA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2E6D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1F87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ptiles &amp; Amphibia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A3FAF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0FC1836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85C832" w14:textId="03A6E5F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11854B" w14:textId="0250241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7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3358C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ets &amp; Animal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E2800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ildlif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57227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D18AA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693</w:t>
            </w:r>
          </w:p>
        </w:tc>
      </w:tr>
      <w:tr w:rsidR="00D979BD" w:rsidRPr="00A41CC6" w14:paraId="60AAF09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A63560" w14:textId="42A746D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DA2876" w14:textId="425DFC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4EF2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C8B4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D0AB80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5046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914</w:t>
            </w:r>
          </w:p>
        </w:tc>
      </w:tr>
      <w:tr w:rsidR="00D979BD" w:rsidRPr="00A41CC6" w14:paraId="739093A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ACA61E" w14:textId="1BC60A6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DD53CF" w14:textId="455A7E5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E4FC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B58F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5CBAB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740FD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914</w:t>
            </w:r>
          </w:p>
        </w:tc>
      </w:tr>
      <w:tr w:rsidR="00D979BD" w:rsidRPr="00A41CC6" w14:paraId="0694A21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6029CC" w14:textId="07A179B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7C703E" w14:textId="696DABA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EAAB7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C04C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331A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ank-Owned &amp; Foreclosed Propert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8FFA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914</w:t>
            </w:r>
          </w:p>
        </w:tc>
      </w:tr>
      <w:tr w:rsidR="00D979BD" w:rsidRPr="00A41CC6" w14:paraId="5D6143B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08D2AD" w14:textId="5992786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1B71F3" w14:textId="17304D0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EF3B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BAA3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22C7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mercial Propert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4F25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914</w:t>
            </w:r>
          </w:p>
        </w:tc>
      </w:tr>
      <w:tr w:rsidR="00D979BD" w:rsidRPr="00A41CC6" w14:paraId="40619AD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255DCD" w14:textId="6322936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6F3F48" w14:textId="7487005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DBA6C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997F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BF0F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ots &amp; Lan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C66D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914</w:t>
            </w:r>
          </w:p>
        </w:tc>
      </w:tr>
      <w:tr w:rsidR="00D979BD" w:rsidRPr="00A41CC6" w14:paraId="4E538FC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EDC2E9" w14:textId="407EFF1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7DD749" w14:textId="068C6AE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B8F9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4EC90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83A6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sidential Renta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967D5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914</w:t>
            </w:r>
          </w:p>
        </w:tc>
      </w:tr>
      <w:tr w:rsidR="00D979BD" w:rsidRPr="00A41CC6" w14:paraId="492AEA3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79183B" w14:textId="630DC3B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E6601B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C0AED2" w14:textId="635B37D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FF98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7A70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2BE67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sidential Sal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3667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914</w:t>
            </w:r>
          </w:p>
        </w:tc>
      </w:tr>
      <w:tr w:rsidR="00D979BD" w:rsidRPr="00A41CC6" w14:paraId="73FA81A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7271FA" w14:textId="530A98B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68E2A1" w14:textId="69A357F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CB04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7367B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5F6C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imeshares &amp; Vacation Propert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C3860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914</w:t>
            </w:r>
          </w:p>
        </w:tc>
      </w:tr>
      <w:tr w:rsidR="00D979BD" w:rsidRPr="00A41CC6" w14:paraId="1494E07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729B21" w14:textId="060912F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4DCBB2" w14:textId="538B561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8C63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D6C3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al Estate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1B842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A99A6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084914</w:t>
            </w:r>
          </w:p>
        </w:tc>
      </w:tr>
      <w:tr w:rsidR="00D979BD" w:rsidRPr="00A41CC6" w14:paraId="1997B67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41736C" w14:textId="14A9B63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734165" w14:textId="7EB6149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8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A07A3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bookmarkStart w:id="3" w:name="_Hlk210928215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  <w:bookmarkEnd w:id="3"/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7D3E2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C59A5B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BF868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873574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B240C9" w14:textId="5C5A2A7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40B904" w14:textId="2BF5CC7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06C5F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E563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irectories &amp;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31BB5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EC973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14256ED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E31A3E" w14:textId="65B2852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E72CC1" w14:textId="446C180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ACE7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423E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irectories &amp; Listing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59524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Personal Listing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B6D5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6D90E3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78FF17" w14:textId="0A6DAD5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19FE33" w14:textId="0072718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39F1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EEAE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neral Refer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99B8F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59CB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62161B1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51EE7B" w14:textId="1F3FBC6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02DACC" w14:textId="59DED9A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90B2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1341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neral Refer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D410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ographies &amp; Quota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7810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C67649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17CB3F" w14:textId="6DE21EC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19EEEA" w14:textId="4336D1B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EF4B4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275BC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neral Refer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F7AB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lculators &amp; Reference Too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846D7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BD6BCF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D9D821" w14:textId="77F539D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8AB4D8" w14:textId="10DCF61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48A0F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538C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neral Refer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3C3F2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ictionaries &amp; Encyclopedia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4E6DC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2F1EC71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4BA71C" w14:textId="17B9344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1B4C3A" w14:textId="4B45228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4855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10F9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neral Refer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3DEE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rms Guides &amp; Templat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E98EF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9EDF4B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E614B7" w14:textId="273D3AE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C98983" w14:textId="0F56AAE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AD48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C6DF8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neral Refer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7A6F5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ublic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0D93D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5EA770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0765CF" w14:textId="5596C85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D257F1" w14:textId="37B572F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84804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39374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neral Refer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0B37D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ime &amp; Calend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6A66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49D538A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5D3FF1" w14:textId="203E51D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E5AC4D" w14:textId="01D9A36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49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0FCE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74DDF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ographic Refer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74B45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370C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3BF68FB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1BC71C" w14:textId="75A435E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EACC17" w14:textId="356ABE8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A4400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395D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ographic Refer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B790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p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3867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5373724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DA108E" w14:textId="5C4F05C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F50D70" w14:textId="53B2725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11825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C218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uman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3E38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FB302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C8CDFD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EAA0AB" w14:textId="58E5096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F30DE5" w14:textId="6BBA0F5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68BB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E7FEC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uman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26E4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isto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19D1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3F29FD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36FB80" w14:textId="39770A3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750637" w14:textId="53229EE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7C39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A990D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uman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25813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yth &amp; Folklor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DBB6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35C1421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911ADD" w14:textId="5F0E8EA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EB851A" w14:textId="425B59C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5E098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A0DD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uman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6B01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ilosoph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1362C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5F7F93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4CCF76" w14:textId="7FE1137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111F02" w14:textId="6AC060C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DF61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AB3F5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nguage Resour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A8D08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54BD8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11E8ADA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F524E2" w14:textId="73BD702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20F25A" w14:textId="2ABFCBA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FE16B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BAA19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anguage Resour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D68E7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reign Language Resourc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23B52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D99CC9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3F0953" w14:textId="2D2DCF1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5A7A0B" w14:textId="4994A9B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08CF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0AD48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ibraries &amp; Museum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890F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207E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22145D6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D152A6" w14:textId="2C429EC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4B031D" w14:textId="7855920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C361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fer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74D0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ibraries &amp; Museum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6C92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useum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3C4AF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249C0F9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252EBF" w14:textId="3E6DF63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507F22" w14:textId="4A5C4DE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0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29E3B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129FD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8A7483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A4A00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7E6804B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E4E585" w14:textId="35D39AC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0F3F5F" w14:textId="777F261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FECA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A6747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stronom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CE6D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3EDB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6B849FC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FE3EFF" w14:textId="04CCAC6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895730" w14:textId="5F45FCC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E2B8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CF23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ological Scie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A452E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0CAE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3AC7850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79631D" w14:textId="5C66553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F2F58D" w14:textId="26C3900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C315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0CD84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iological Scie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D26CE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Neuroscien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A94B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185DFD7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798A8C" w14:textId="71E6F14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465A92" w14:textId="46DC321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0D596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2B670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emistr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1C9AF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71AF4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21F0208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8161FF" w14:textId="16DE53A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D109A1" w14:textId="39C4E49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6B520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37EAD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puter Sci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39B2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816A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69C1EBD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271406" w14:textId="7486BE3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1C9C62" w14:textId="6B994CE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A81E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962A1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arth Scie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D8E1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57CF8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6FE1DF3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DE8D70" w14:textId="552458D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80DFCF" w14:textId="3D38248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16E01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9FAEA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arth Scie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FCA7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tmospheric Scien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B550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1375C1B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2E9996" w14:textId="65851DE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3D0E75" w14:textId="4DE4CA3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6071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E765C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arth Scien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39203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eolog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96E25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44E52D5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8F9E65" w14:textId="2364022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95D729" w14:textId="5FC7082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6C0A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DC8D3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cology &amp; Environ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2295A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D503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006758B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EDF599" w14:textId="53BF205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09A9EB" w14:textId="2DBC82A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1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C8562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9D7E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cology &amp; Environ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1032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imate Change &amp; Global Warm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5DA3F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3E3EEBF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CFCF3F" w14:textId="11FF7E5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C39AEF" w14:textId="4AF3C4C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1B8D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016E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gineering &amp; Technolog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EB6EC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05093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3C755DC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ED2BC6" w14:textId="65C4652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EFB8BB" w14:textId="334E610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8E88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144A5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gineering &amp; Technolog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749A7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obotic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55825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5976CD7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110294" w14:textId="032B951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9B7AE6" w14:textId="05B529C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C6C1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E978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thema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B614B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46CE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77BD130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C8D908" w14:textId="49F283C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B5BBD4" w14:textId="319C933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F38D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7BFD6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themat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B4E3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tatistic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9726E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05C61F6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B92E1E" w14:textId="32B3D15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9112CC" w14:textId="5A3AF44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8AE89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0A93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ysic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DB6F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431D4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47ABF16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BF3E6A" w14:textId="4E680C6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AF95A0" w14:textId="352AF9D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0BE17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ce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D61B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cientific Institu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D7B2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DD87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85857</w:t>
            </w:r>
          </w:p>
        </w:tc>
      </w:tr>
      <w:tr w:rsidR="00D979BD" w:rsidRPr="00A41CC6" w14:paraId="5D92D38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23C4B8" w14:textId="0499C0B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592E00" w14:textId="5FCA40C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467C3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ensitive Subjec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17DE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C5D854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08ED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65295</w:t>
            </w:r>
          </w:p>
        </w:tc>
      </w:tr>
      <w:tr w:rsidR="00D979BD" w:rsidRPr="00A41CC6" w14:paraId="383B274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0E7B14" w14:textId="7708E5A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CA898F" w14:textId="103EAA0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0C1BC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92593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74739C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83F4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0695</w:t>
            </w:r>
          </w:p>
        </w:tc>
      </w:tr>
      <w:tr w:rsidR="00D979BD" w:rsidRPr="00A41CC6" w14:paraId="2BD57DD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6F405D" w14:textId="11E35D7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5ED331" w14:textId="79949D9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D8D7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BF7FF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ntiques &amp; Collectibl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9D09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9302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524893</w:t>
            </w:r>
          </w:p>
        </w:tc>
      </w:tr>
      <w:tr w:rsidR="00D979BD" w:rsidRPr="00A41CC6" w14:paraId="7FA7EED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3AC631" w14:textId="40F3CB1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lastRenderedPageBreak/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4977CC" w14:textId="28050FC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2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85AD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4B5F7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A89E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A896A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2111</w:t>
            </w:r>
          </w:p>
        </w:tc>
      </w:tr>
      <w:tr w:rsidR="00D979BD" w:rsidRPr="00A41CC6" w14:paraId="42D17CC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1D1C5B" w14:textId="63C40BD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837397" w14:textId="1AD2268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F669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47D60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EA41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thletic Appare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CD80C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6107</w:t>
            </w:r>
          </w:p>
        </w:tc>
      </w:tr>
      <w:tr w:rsidR="00D979BD" w:rsidRPr="00A41CC6" w14:paraId="757EDE6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98CC74" w14:textId="730673E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AD94A5" w14:textId="76D5869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2C65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3B8D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BE48E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sual Appare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FEA14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29235</w:t>
            </w:r>
          </w:p>
        </w:tc>
      </w:tr>
      <w:tr w:rsidR="00D979BD" w:rsidRPr="00A41CC6" w14:paraId="6557F79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57BB4D" w14:textId="5998F4A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276160" w14:textId="18E8858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CF63A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30192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429C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ildren's Cloth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8278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29235</w:t>
            </w:r>
          </w:p>
        </w:tc>
      </w:tr>
      <w:tr w:rsidR="00D979BD" w:rsidRPr="00A41CC6" w14:paraId="1A41044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D8F0AC" w14:textId="5BEE8A3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C330ED" w14:textId="5FB94D5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38ED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040B1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2AAFD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othing Accessor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A801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29235</w:t>
            </w:r>
          </w:p>
        </w:tc>
      </w:tr>
      <w:tr w:rsidR="00D979BD" w:rsidRPr="00A41CC6" w14:paraId="3BD1C95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2B7ADD" w14:textId="6938B71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4E83E4" w14:textId="3795F02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26A91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3149A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E30F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stu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D8F2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29235</w:t>
            </w:r>
          </w:p>
        </w:tc>
      </w:tr>
      <w:tr w:rsidR="00D979BD" w:rsidRPr="00A41CC6" w14:paraId="73ABB11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F54B67" w14:textId="3FD400A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266E90" w14:textId="3515309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6C87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9AA0A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12A0C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yewe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AED8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6107</w:t>
            </w:r>
          </w:p>
        </w:tc>
      </w:tr>
      <w:tr w:rsidR="00D979BD" w:rsidRPr="00A41CC6" w14:paraId="7FD1AF1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39D915" w14:textId="4329318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B4EFDC" w14:textId="455A534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6289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35CE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30A93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otwe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D880C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18746</w:t>
            </w:r>
          </w:p>
        </w:tc>
      </w:tr>
      <w:tr w:rsidR="00D979BD" w:rsidRPr="00A41CC6" w14:paraId="0A76058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09F589" w14:textId="1E5EBAE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3783F7" w14:textId="0749D20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CE567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D74A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5995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ormal We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C7A0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6107</w:t>
            </w:r>
          </w:p>
        </w:tc>
      </w:tr>
      <w:tr w:rsidR="00D979BD" w:rsidRPr="00A41CC6" w14:paraId="11523C7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ADCB40" w14:textId="3333F63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C007C7" w14:textId="371D50B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F74C6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3B405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21496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eadwe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0942B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6107</w:t>
            </w:r>
          </w:p>
        </w:tc>
      </w:tr>
      <w:tr w:rsidR="00D979BD" w:rsidRPr="00A41CC6" w14:paraId="4E02F44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1F282F" w14:textId="6B7AA4A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E61F49" w14:textId="785B497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3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4AF1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24C3F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7DEA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en's Cloth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9C736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29235</w:t>
            </w:r>
          </w:p>
        </w:tc>
      </w:tr>
      <w:tr w:rsidR="00D979BD" w:rsidRPr="00A41CC6" w14:paraId="7483754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8D38A9" w14:textId="5B0C803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622FCB" w14:textId="035582F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D05D1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8FBC6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3BAA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wimwea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F8F2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6107</w:t>
            </w:r>
          </w:p>
        </w:tc>
      </w:tr>
      <w:tr w:rsidR="00D979BD" w:rsidRPr="00A41CC6" w14:paraId="5F932EE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7147CA" w14:textId="09A002D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37CE41" w14:textId="7EC36E7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F098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0A43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BFC68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Undergarmen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2EFC5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36107</w:t>
            </w:r>
          </w:p>
        </w:tc>
      </w:tr>
      <w:tr w:rsidR="00D979BD" w:rsidRPr="00A41CC6" w14:paraId="0817A2A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5A108F" w14:textId="5A98EC4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7C4970" w14:textId="56DBCD2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1A2A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DE32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ppar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45CC7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omen's Cloth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C3015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29235</w:t>
            </w:r>
          </w:p>
        </w:tc>
      </w:tr>
      <w:tr w:rsidR="00D979BD" w:rsidRPr="00A41CC6" w14:paraId="7CF314D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C6C80B" w14:textId="37AD76A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C89D8B" w14:textId="1F3A0B0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5097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BF47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c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2CB6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62F8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50949</w:t>
            </w:r>
          </w:p>
        </w:tc>
      </w:tr>
      <w:tr w:rsidR="00D979BD" w:rsidRPr="00A41CC6" w14:paraId="5E4EAF0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B64013" w14:textId="14ACA44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74AB52" w14:textId="34F50B1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DD297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8C179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lassified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72BF0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170C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10192</w:t>
            </w:r>
          </w:p>
        </w:tc>
      </w:tr>
      <w:tr w:rsidR="00D979BD" w:rsidRPr="00A41CC6" w14:paraId="25E54CB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FFE4EB" w14:textId="3E261A1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9D7963" w14:textId="65C4FBE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4676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3434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bookmarkStart w:id="4" w:name="_Hlk210928238"/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Resources</w:t>
            </w:r>
            <w:bookmarkEnd w:id="4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DB2A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FAD5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77CD849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A2A20D" w14:textId="56C2F0D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BD82D0" w14:textId="03FDE0B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5060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90CB0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Resour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CAC9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Advocacy &amp; Protec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A21A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66DF9D3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D4197C" w14:textId="0F9D585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646CF9" w14:textId="232F90D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B5575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E35D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Resour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79406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upons &amp; Discount Off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A909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34F33A2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7921B0" w14:textId="225205D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A03083" w14:textId="4DE2AFA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71D50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06334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nsumer Resour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EAEE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roduct Reviews &amp; Price Comparis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DD181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D979BD" w:rsidRPr="00A41CC6" w14:paraId="032D501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198758" w14:textId="3FB646C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0B8CD0" w14:textId="1E0E212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4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25F7C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A0776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tertainment Media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123F0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09C7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358</w:t>
            </w:r>
          </w:p>
        </w:tc>
      </w:tr>
      <w:tr w:rsidR="00D979BD" w:rsidRPr="00A41CC6" w14:paraId="517A55F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1E3AE3" w14:textId="4EC6BD1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676A62" w14:textId="3169EFB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6929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6982C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tertainment Media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CB6C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tertainment Media Renta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01F0A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36983</w:t>
            </w:r>
          </w:p>
        </w:tc>
      </w:tr>
      <w:tr w:rsidR="00D979BD" w:rsidRPr="00A41CC6" w14:paraId="29D6142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8F4747" w14:textId="395162B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40C503" w14:textId="4AC5F68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D2ED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F18A1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ifts &amp; Special Event Item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4BF5E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24FBA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508223</w:t>
            </w:r>
          </w:p>
        </w:tc>
      </w:tr>
      <w:tr w:rsidR="00D979BD" w:rsidRPr="00A41CC6" w14:paraId="1C04E5B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CFDDF4" w14:textId="0245D3C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CED1CA" w14:textId="3EAE250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52F4C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8500D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ifts &amp; Special Event Item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7EC2D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rds &amp; Greeting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05F13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75558</w:t>
            </w:r>
          </w:p>
        </w:tc>
      </w:tr>
      <w:tr w:rsidR="00D979BD" w:rsidRPr="00A41CC6" w14:paraId="3C06217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406674" w14:textId="4BD9B74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EE5410" w14:textId="7682B40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1B99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DB58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ifts &amp; Special Event Item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D1AC8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low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D540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93032</w:t>
            </w:r>
          </w:p>
        </w:tc>
      </w:tr>
      <w:tr w:rsidR="00D979BD" w:rsidRPr="00A41CC6" w14:paraId="1607A96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6CE64C" w14:textId="7A591E0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4965E3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3F07BE" w14:textId="34A72CC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18F2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09762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ifts &amp; Special Event Item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072CF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if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557F7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508223</w:t>
            </w:r>
          </w:p>
        </w:tc>
      </w:tr>
      <w:tr w:rsidR="00D979BD" w:rsidRPr="00A41CC6" w14:paraId="179B982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DC966C" w14:textId="31652C5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F9F46F" w14:textId="48CBA09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232C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6A47D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Luxury Good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533C0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32BD7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27033</w:t>
            </w:r>
          </w:p>
        </w:tc>
      </w:tr>
      <w:tr w:rsidR="00D979BD" w:rsidRPr="00A41CC6" w14:paraId="4B7B6FF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5FD8DE" w14:textId="04B355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282DA3" w14:textId="178397B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6BA58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B9E15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ss Merchants &amp; Department Stor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05BFF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A20A8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86517</w:t>
            </w:r>
          </w:p>
        </w:tc>
      </w:tr>
      <w:tr w:rsidR="00D979BD" w:rsidRPr="00A41CC6" w14:paraId="650681D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1C43FD" w14:textId="7C1877C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82CE56" w14:textId="2E0F758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32AC4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0732D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hoto &amp; Video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3684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8AC72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436448</w:t>
            </w:r>
          </w:p>
        </w:tc>
      </w:tr>
      <w:tr w:rsidR="00D979BD" w:rsidRPr="00A41CC6" w14:paraId="57DB5F8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E9FAD4" w14:textId="2C74DFE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AF5C03" w14:textId="3168FE2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69A93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8CAF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bacco Produc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2D98B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47FDA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.005129</w:t>
            </w:r>
          </w:p>
        </w:tc>
      </w:tr>
      <w:tr w:rsidR="00D979BD" w:rsidRPr="00A41CC6" w14:paraId="54BDEB0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8113E6" w14:textId="0FD5B99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EC0EFE" w14:textId="62484B6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5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07D70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D1F11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y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1A60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F735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19265</w:t>
            </w:r>
          </w:p>
        </w:tc>
      </w:tr>
      <w:tr w:rsidR="00D979BD" w:rsidRPr="00A41CC6" w14:paraId="2164035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36E27F" w14:textId="097645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EE8D04" w14:textId="14E5067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A496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33D04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y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CAA85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ilding Toy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A9A6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19265</w:t>
            </w:r>
          </w:p>
        </w:tc>
      </w:tr>
      <w:tr w:rsidR="00D979BD" w:rsidRPr="00A41CC6" w14:paraId="615E6BF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6C9687" w14:textId="3887178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E1E25A" w14:textId="219BE9F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B548D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B78D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y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CED36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ie-cast &amp; Toy Vehicl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906A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19265</w:t>
            </w:r>
          </w:p>
        </w:tc>
      </w:tr>
      <w:tr w:rsidR="00D979BD" w:rsidRPr="00A41CC6" w14:paraId="627CF2D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9746E5" w14:textId="4C5BAB7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613B6B" w14:textId="61D7B06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3183C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98AE7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y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6A41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olls &amp; Accessor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66955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19265</w:t>
            </w:r>
          </w:p>
        </w:tc>
      </w:tr>
      <w:tr w:rsidR="00D979BD" w:rsidRPr="00A41CC6" w14:paraId="02453CF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2383CB" w14:textId="28983BD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7DFF92" w14:textId="0887931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C2647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9547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y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D5A5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ide-On Toys &amp; Wag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48B4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19265</w:t>
            </w:r>
          </w:p>
        </w:tc>
      </w:tr>
      <w:tr w:rsidR="00D979BD" w:rsidRPr="00A41CC6" w14:paraId="1ABA421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6CB8BC" w14:textId="49C8324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4041A5" w14:textId="7183EEC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232B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hopping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38DB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y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3C8A9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tuffed Toy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9D7C6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19265</w:t>
            </w:r>
          </w:p>
        </w:tc>
      </w:tr>
      <w:tr w:rsidR="00D979BD" w:rsidRPr="00A41CC6" w14:paraId="0290BCC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2ABBC0" w14:textId="7DC404E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85B7C1" w14:textId="7EF8002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E753B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82420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2CF8FE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58F3E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29642AC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087019" w14:textId="2125B3F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A7076C" w14:textId="017177A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D467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98F24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nimal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92D7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723B9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29F0ED8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0829F8" w14:textId="5F44069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C9ECDD" w14:textId="53C169E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90823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E0976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llege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1E35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03917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70C991C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AF2AB3" w14:textId="38FDB1D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D45531" w14:textId="5A3ED64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D4FEC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3F318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bat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5BA69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13B31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45DFA10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257DC8" w14:textId="4DDAB50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EB649F" w14:textId="5605E4C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6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80316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F4302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bat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E946E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ox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51DED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15ECBF7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A40A90" w14:textId="274576F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321E41" w14:textId="285727F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BF75B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148A2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bat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04163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artial Ar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D509F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3D8ECBF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3BD828" w14:textId="3167240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7A3DE7" w14:textId="5A36112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A5A2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5A010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mbat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E6EC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restl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0E744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402AB88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DF1700" w14:textId="7205902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32865D" w14:textId="7DE0671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595EE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9A717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xtreme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0019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E22E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53B17F6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FBD2C4" w14:textId="78AA72D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F6F501" w14:textId="1D821F6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2203E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FC74E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xtreme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1DC6C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Drag &amp; Street Rac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5F28E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26F0B18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F3A1D0" w14:textId="4AEEBD4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72B63D" w14:textId="0ED177F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C6381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62ED2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Fantasy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31A5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B543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43634FF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9804CE" w14:textId="179EE09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D7AF21" w14:textId="619357B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66877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66B6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ividual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7A95F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D6ED8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0615A99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E9AC1B" w14:textId="3EB880E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FFEDEE" w14:textId="1EFD351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57A19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DE3D4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ividual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E17B1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ycl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3C51A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5209B7C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46C395" w14:textId="0CDC01F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1806F6" w14:textId="097C8D5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CFBD9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A8585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ividual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51D45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ol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4B625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7DD6B05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817A0D" w14:textId="09CEFB0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DBD190" w14:textId="57C9EC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0368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D5016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ividual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A4C7B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Gymnastic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8E301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14A0785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EEA223" w14:textId="548C079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374A2D" w14:textId="1A34495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7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257B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EFD3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ividual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93E3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acquet Spor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81E0F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293274C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F93831" w14:textId="45B3E90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347651" w14:textId="77CF0B8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ABF8C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741E7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ividual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C2C20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kate Spor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9B7D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4F848E9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081BC4" w14:textId="5CED4CD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B7B378" w14:textId="5FED920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6CB1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E809D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ividual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CE63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ck &amp; Fiel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CA5DF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46E78AE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E82283" w14:textId="7E5C0C7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605031" w14:textId="2A1E066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F126E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6DD06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ational Sports Compet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E17F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EBCB6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2EBF841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8E175A" w14:textId="336D3E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C9BC1B" w14:textId="5080E2E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42240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6C568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ternational Sports Competi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3FCE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Olympic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D2DEF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5FF8FE4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C1BB52" w14:textId="3CF061D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3A42B7" w14:textId="1522CA9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1E255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8B8A0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tor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3AAE9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49C43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37FB2FE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4FC8E4" w14:textId="75B59CE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3F6ED0" w14:textId="0D3C1DC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8B01E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D584D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ing Good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55F8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20DE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0B2BB66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050EF5" w14:textId="00FA1C3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691439" w14:textId="4DDAABF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3992B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BF5A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ing Good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F2E0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 Memorabili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A29B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4919D25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9A611D" w14:textId="41B8B82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0091F0" w14:textId="321BA51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EB70D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54BAF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ing Good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95DE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inter Sports Equip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8A062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22804</w:t>
            </w:r>
          </w:p>
        </w:tc>
      </w:tr>
      <w:tr w:rsidR="00D979BD" w:rsidRPr="00A41CC6" w14:paraId="340B8671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3D0928" w14:textId="61ADFE9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A72FD7" w14:textId="628C80F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E33BF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7FA1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 Coaching &amp; Train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72356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77127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7C7FCAC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1C0820" w14:textId="5F94A90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316D86" w14:textId="1795138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8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438AA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2B858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AF84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82F1B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025DB9A7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48FBE5" w14:textId="4E4EAC2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931134" w14:textId="47708FC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07DAB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5EB51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55EA9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merican Footbal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15049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752FD4A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37AD36" w14:textId="3B2F9E4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A7E6E6" w14:textId="3EF44CE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51FE5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9738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70D15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ustralian Footbal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1AE0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605A1C0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B66A46" w14:textId="2CD6D2A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FE920A" w14:textId="1BFCC24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35757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E7CB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7A41A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asebal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34E5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393CB42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3971C8" w14:textId="485CC6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F2A191" w14:textId="5317CDA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2D342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35CAF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B7BA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asketbal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88DAB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71A6334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0CD284" w14:textId="2A3E016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D7B25A" w14:textId="5DCEF7F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E2086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692BD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C48BF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heerlead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3A2B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57DFFE0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FA4363" w14:textId="27C7EB1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0A8104" w14:textId="4EF50CD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0435E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954C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A25D4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icke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E01D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0FB8C19F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F397FC" w14:textId="3B9286B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lastRenderedPageBreak/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21D7AB" w14:textId="00F7F80C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5B95A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8851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B9D9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cke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CB06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38E3998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66A124" w14:textId="7F468DD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E89900" w14:textId="731A7E2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425D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FF7E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981A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ugb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38BE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429E219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61566C" w14:textId="50BB706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850B0A" w14:textId="2E40CF6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0526F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B3E11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CFEF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occ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1667E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4A129E6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72F3EA" w14:textId="41D310F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7AF7DE" w14:textId="3C3D22F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59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83D5F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B4482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eam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41282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olleybal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AE69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7E3A38B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E0753D" w14:textId="593F3B8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53D120" w14:textId="2504027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8A8E3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7DD84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ater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DED39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6914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501D815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A8BCB0" w14:textId="69DCB6A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9E5BC9" w14:textId="2EFE7A5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33F4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32F6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ater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1C990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urf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27CE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7BE9F279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E24A1A" w14:textId="5357755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F8D801" w14:textId="2B5B9EA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83649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B6167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ater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87F2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wimm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691F7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64FBDC8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BDBDB1" w14:textId="5D3C5FB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07F3A8" w14:textId="2841B4B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1B5C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C61BD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inter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260E1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F7A18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2146718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D68E8C" w14:textId="702FFD2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4915BE" w14:textId="392335D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D3F1E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F47A5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inter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056D3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ce Skat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3C81A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3674503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A3925B" w14:textId="7C0F20D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26335C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7E391D" w14:textId="40273ED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61C4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orts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C33B6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inter Spor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CB93E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kiing &amp; Snowboard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F4B29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175955</w:t>
            </w:r>
          </w:p>
        </w:tc>
      </w:tr>
      <w:tr w:rsidR="00D979BD" w:rsidRPr="00A41CC6" w14:paraId="07D3C143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73E27B" w14:textId="62A8837A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88075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36A733" w14:textId="6A32806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B9191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0508E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32AB7A" w14:textId="77777777" w:rsidR="00D979BD" w:rsidRPr="00A41CC6" w:rsidRDefault="00D979BD" w:rsidP="00D979BD">
            <w:pPr>
              <w:rPr>
                <w:rFonts w:ascii="Times New Roman" w:eastAsia="Times New Roman" w:hAnsi="Times New Roman" w:cs="Times New Roman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E95E4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01042</w:t>
            </w:r>
          </w:p>
        </w:tc>
      </w:tr>
      <w:tr w:rsidR="00D979BD" w:rsidRPr="00A41CC6" w14:paraId="707FEFDB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304C74" w14:textId="75C8CE4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88075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A9E288" w14:textId="2EC448F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64684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0142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ir Trav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690E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60B15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947955</w:t>
            </w:r>
          </w:p>
        </w:tc>
      </w:tr>
      <w:tr w:rsidR="00D979BD" w:rsidRPr="00A41CC6" w14:paraId="665BAE7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C70313" w14:textId="339EC71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88075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218690" w14:textId="46F1C95E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3432A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872F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ir Trav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27699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Airport Parking &amp; Transport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09A715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20678</w:t>
            </w:r>
          </w:p>
        </w:tc>
      </w:tr>
      <w:tr w:rsidR="00D979BD" w:rsidRPr="00A41CC6" w14:paraId="50EBF62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6273F6" w14:textId="6D48D83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88075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3FE869" w14:textId="21CDC74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0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C3E94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D9EAB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 &amp; Rai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0D59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24C02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676149</w:t>
            </w:r>
          </w:p>
        </w:tc>
      </w:tr>
      <w:tr w:rsidR="00D979BD" w:rsidRPr="00A41CC6" w14:paraId="33DF750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9245A0" w14:textId="1E9C3A9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88075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4EFE2E" w14:textId="520792A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79CD2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C126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ar Rental &amp; Taxi Servic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ED8B7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0BD461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13692</w:t>
            </w:r>
          </w:p>
        </w:tc>
      </w:tr>
      <w:tr w:rsidR="00D979BD" w:rsidRPr="00A41CC6" w14:paraId="734238E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FCA1FD" w14:textId="6A80366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88075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98E3F6" w14:textId="1185B1A4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6E0F1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68E9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ruises &amp; Charter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D94CDC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66867D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.069828</w:t>
            </w:r>
          </w:p>
        </w:tc>
      </w:tr>
      <w:tr w:rsidR="00D979BD" w:rsidRPr="00A41CC6" w14:paraId="5B000FA5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0E1188" w14:textId="53B2EF52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88075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8E11C5" w14:textId="06DF56B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4C853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9F4FD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tels &amp; Accommod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C7DD0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7726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69648</w:t>
            </w:r>
          </w:p>
        </w:tc>
      </w:tr>
      <w:tr w:rsidR="00D979BD" w:rsidRPr="00A41CC6" w14:paraId="6A35108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B74AC4" w14:textId="1293EC9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88075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65067B" w14:textId="53C3559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B678D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46E05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Hotels &amp; Accommod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195C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Vacation Rentals &amp; Short-Term Stay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05F28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69648</w:t>
            </w:r>
          </w:p>
        </w:tc>
      </w:tr>
      <w:tr w:rsidR="00D979BD" w:rsidRPr="00A41CC6" w14:paraId="7B094AE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227A57" w14:textId="4FE8217D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88075D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C8312A" w14:textId="1DBBEA9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12C01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1310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Specialty Trav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A232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7866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.042665</w:t>
            </w:r>
          </w:p>
        </w:tc>
      </w:tr>
      <w:tr w:rsidR="00D979BD" w:rsidRPr="00A41CC6" w14:paraId="56A250CA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2CA7A0" w14:textId="4DDD2B55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797188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8A6FC2" w14:textId="3EBC484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EE2D0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4277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urist Destin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F5232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524E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69648</w:t>
            </w:r>
          </w:p>
        </w:tc>
      </w:tr>
      <w:tr w:rsidR="00D979BD" w:rsidRPr="00A41CC6" w14:paraId="2D9C5090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63F9B9" w14:textId="38D4356B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797188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0249D3" w14:textId="44277FF0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6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D6E17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948CD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urist Destin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EAE7B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eaches &amp; Islan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C7733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0713</w:t>
            </w:r>
          </w:p>
        </w:tc>
      </w:tr>
      <w:tr w:rsidR="00D979BD" w:rsidRPr="00A41CC6" w14:paraId="6BEB61E2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98C10F" w14:textId="40122609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797188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CB6BB8" w14:textId="286FF86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F04FA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2CA363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urist Destin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85188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Mountain &amp; Ski Resort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0BE8B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0713</w:t>
            </w:r>
          </w:p>
        </w:tc>
      </w:tr>
      <w:tr w:rsidR="00D979BD" w:rsidRPr="00A41CC6" w14:paraId="4DA329E6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3D4975" w14:textId="1349EAC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797188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171E27" w14:textId="0133472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EC8C2B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CA2AD4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urist Destin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DA05B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Regional Parks &amp; Garde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1A43A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0713</w:t>
            </w:r>
          </w:p>
        </w:tc>
      </w:tr>
      <w:tr w:rsidR="00D979BD" w:rsidRPr="00A41CC6" w14:paraId="5386479C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A7A42B" w14:textId="15C0C76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797188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8B4588" w14:textId="7537E05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19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F7383E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356117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urist Destin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DA7C88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heme Park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E84AB0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0713</w:t>
            </w:r>
          </w:p>
        </w:tc>
      </w:tr>
      <w:tr w:rsidR="00D979BD" w:rsidRPr="00A41CC6" w14:paraId="0F4B891D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076BD2" w14:textId="1FADD471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797188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76074F" w14:textId="6951ED3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62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034129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rave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E7851A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Tourist Destination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A3406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Zoos-Aquariums-Preserv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DAB48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250713</w:t>
            </w:r>
          </w:p>
        </w:tc>
      </w:tr>
      <w:tr w:rsidR="00D979BD" w:rsidRPr="00A41CC6" w14:paraId="2E8A880E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BCD81A" w14:textId="6ABBC4B8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797188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D7E59D" w14:textId="42C01A46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0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90AE32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Payrol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779F29" w14:textId="3529FA13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21D06B" w14:textId="77F950BF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45819F" w14:textId="77777777" w:rsidR="00D979BD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757E02" w:rsidRPr="00A41CC6" w14:paraId="293B0BE8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976B66" w14:textId="4076C699" w:rsidR="00757E02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924C04" w14:textId="0DBB5423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0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7B0181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Industry adjustment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F599B6" w14:textId="266B77EE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16D1E2" w14:textId="03E4B4D0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7E7AD4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</w:t>
            </w:r>
          </w:p>
        </w:tc>
      </w:tr>
      <w:tr w:rsidR="00757E02" w:rsidRPr="00A41CC6" w14:paraId="4C50756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F5F617" w14:textId="27ADA9CF" w:rsidR="00757E02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44848B" w14:textId="5A001A18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03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9DAA5A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9D2114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ergy &amp; Util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0AC2B2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at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DC1CFA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0.34626</w:t>
            </w:r>
          </w:p>
        </w:tc>
      </w:tr>
      <w:tr w:rsidR="00757E02" w:rsidRPr="00A41CC6" w14:paraId="51E8B5C4" w14:textId="77777777" w:rsidTr="00D979BD">
        <w:trPr>
          <w:trHeight w:val="204"/>
        </w:trPr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B05E92" w14:textId="4C5835F4" w:rsidR="00757E02" w:rsidRPr="00A41CC6" w:rsidRDefault="00D979BD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B45D9C" w14:textId="06EEB55D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code_904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78132C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Business &amp; Industrial</w:t>
            </w:r>
          </w:p>
        </w:tc>
        <w:tc>
          <w:tcPr>
            <w:tcW w:w="188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844F3C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Energy &amp; Utilitie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E078E2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Waste &amp; Recycl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8A1F89" w14:textId="77777777" w:rsidR="00757E02" w:rsidRPr="00A41CC6" w:rsidRDefault="00757E02" w:rsidP="00D979BD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</w:pPr>
            <w:r w:rsidRPr="00A41CC6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eastAsia="en-GB"/>
                <w14:ligatures w14:val="none"/>
              </w:rPr>
              <w:t>1.392327</w:t>
            </w:r>
          </w:p>
        </w:tc>
      </w:tr>
    </w:tbl>
    <w:p w14:paraId="05AF36B6" w14:textId="77777777" w:rsidR="00C1301C" w:rsidRDefault="00C1301C" w:rsidP="00C1301C"/>
    <w:p w14:paraId="6495D48B" w14:textId="77777777" w:rsidR="00EE64FE" w:rsidRDefault="00EE64FE"/>
    <w:p w14:paraId="63C6D664" w14:textId="77777777" w:rsidR="000F7D6A" w:rsidRDefault="000F7D6A" w:rsidP="003020AF">
      <w:pPr>
        <w:rPr>
          <w:iCs/>
          <w:sz w:val="22"/>
          <w:szCs w:val="22"/>
        </w:rPr>
      </w:pPr>
    </w:p>
    <w:p w14:paraId="689EE746" w14:textId="77777777" w:rsidR="000F7D6A" w:rsidRDefault="000F7D6A" w:rsidP="003020AF">
      <w:pPr>
        <w:rPr>
          <w:iCs/>
          <w:sz w:val="22"/>
          <w:szCs w:val="22"/>
        </w:rPr>
      </w:pPr>
    </w:p>
    <w:p w14:paraId="3C78CCCF" w14:textId="77777777" w:rsidR="000F7D6A" w:rsidRDefault="000F7D6A" w:rsidP="003020AF">
      <w:pPr>
        <w:rPr>
          <w:iCs/>
          <w:sz w:val="22"/>
          <w:szCs w:val="22"/>
        </w:rPr>
      </w:pPr>
    </w:p>
    <w:p w14:paraId="5BA91380" w14:textId="77777777" w:rsidR="000F7D6A" w:rsidRDefault="000F7D6A" w:rsidP="003020AF">
      <w:pPr>
        <w:rPr>
          <w:iCs/>
          <w:sz w:val="22"/>
          <w:szCs w:val="22"/>
        </w:rPr>
      </w:pPr>
    </w:p>
    <w:p w14:paraId="30BC0256" w14:textId="77777777" w:rsidR="000F7D6A" w:rsidRDefault="000F7D6A" w:rsidP="003020AF">
      <w:pPr>
        <w:rPr>
          <w:iCs/>
          <w:sz w:val="22"/>
          <w:szCs w:val="22"/>
        </w:rPr>
      </w:pPr>
    </w:p>
    <w:p w14:paraId="50BDECA8" w14:textId="77777777" w:rsidR="000F7D6A" w:rsidRDefault="000F7D6A" w:rsidP="003020AF">
      <w:pPr>
        <w:rPr>
          <w:iCs/>
          <w:sz w:val="22"/>
          <w:szCs w:val="22"/>
        </w:rPr>
      </w:pPr>
    </w:p>
    <w:p w14:paraId="4F75DD14" w14:textId="77777777" w:rsidR="000F7D6A" w:rsidRDefault="000F7D6A" w:rsidP="003020AF">
      <w:pPr>
        <w:rPr>
          <w:iCs/>
          <w:sz w:val="22"/>
          <w:szCs w:val="22"/>
        </w:rPr>
      </w:pPr>
    </w:p>
    <w:p w14:paraId="131E4A1B" w14:textId="77777777" w:rsidR="000F7D6A" w:rsidRDefault="000F7D6A" w:rsidP="003020AF">
      <w:pPr>
        <w:rPr>
          <w:iCs/>
          <w:sz w:val="22"/>
          <w:szCs w:val="22"/>
        </w:rPr>
      </w:pPr>
    </w:p>
    <w:p w14:paraId="0497A0AD" w14:textId="77777777" w:rsidR="000F7D6A" w:rsidRDefault="000F7D6A" w:rsidP="003020AF">
      <w:pPr>
        <w:rPr>
          <w:iCs/>
          <w:sz w:val="22"/>
          <w:szCs w:val="22"/>
        </w:rPr>
      </w:pPr>
    </w:p>
    <w:p w14:paraId="1DF759E2" w14:textId="77777777" w:rsidR="000F7D6A" w:rsidRDefault="000F7D6A" w:rsidP="003020AF">
      <w:pPr>
        <w:rPr>
          <w:iCs/>
          <w:sz w:val="22"/>
          <w:szCs w:val="22"/>
        </w:rPr>
      </w:pPr>
    </w:p>
    <w:p w14:paraId="6F4F8F81" w14:textId="77777777" w:rsidR="000F7D6A" w:rsidRDefault="000F7D6A" w:rsidP="003020AF">
      <w:pPr>
        <w:rPr>
          <w:iCs/>
          <w:sz w:val="22"/>
          <w:szCs w:val="22"/>
        </w:rPr>
      </w:pPr>
    </w:p>
    <w:p w14:paraId="13C75953" w14:textId="77777777" w:rsidR="000F7D6A" w:rsidRDefault="000F7D6A" w:rsidP="003020AF">
      <w:pPr>
        <w:rPr>
          <w:iCs/>
          <w:sz w:val="22"/>
          <w:szCs w:val="22"/>
        </w:rPr>
      </w:pPr>
    </w:p>
    <w:p w14:paraId="4B535768" w14:textId="77777777" w:rsidR="000F7D6A" w:rsidRDefault="000F7D6A" w:rsidP="003020AF">
      <w:pPr>
        <w:rPr>
          <w:iCs/>
          <w:sz w:val="22"/>
          <w:szCs w:val="22"/>
        </w:rPr>
      </w:pPr>
    </w:p>
    <w:p w14:paraId="43FBCC25" w14:textId="77777777" w:rsidR="000F7D6A" w:rsidRDefault="000F7D6A" w:rsidP="003020AF">
      <w:pPr>
        <w:rPr>
          <w:iCs/>
          <w:sz w:val="22"/>
          <w:szCs w:val="22"/>
        </w:rPr>
      </w:pPr>
    </w:p>
    <w:p w14:paraId="27EDC37E" w14:textId="77777777" w:rsidR="000F7D6A" w:rsidRDefault="000F7D6A" w:rsidP="003020AF">
      <w:pPr>
        <w:rPr>
          <w:iCs/>
          <w:sz w:val="22"/>
          <w:szCs w:val="22"/>
        </w:rPr>
      </w:pPr>
    </w:p>
    <w:p w14:paraId="06D6B377" w14:textId="77777777" w:rsidR="000F7D6A" w:rsidRDefault="000F7D6A" w:rsidP="003020AF">
      <w:pPr>
        <w:rPr>
          <w:iCs/>
          <w:sz w:val="22"/>
          <w:szCs w:val="22"/>
        </w:rPr>
      </w:pPr>
    </w:p>
    <w:p w14:paraId="6DF4A439" w14:textId="77777777" w:rsidR="000F7D6A" w:rsidRDefault="000F7D6A" w:rsidP="003020AF">
      <w:pPr>
        <w:rPr>
          <w:iCs/>
          <w:sz w:val="22"/>
          <w:szCs w:val="22"/>
        </w:rPr>
      </w:pPr>
    </w:p>
    <w:p w14:paraId="6E4C5491" w14:textId="77777777" w:rsidR="000F7D6A" w:rsidRDefault="000F7D6A" w:rsidP="003020AF">
      <w:pPr>
        <w:rPr>
          <w:iCs/>
          <w:sz w:val="22"/>
          <w:szCs w:val="22"/>
        </w:rPr>
      </w:pPr>
    </w:p>
    <w:p w14:paraId="3D7CB985" w14:textId="77777777" w:rsidR="000F7D6A" w:rsidRDefault="000F7D6A" w:rsidP="003020AF">
      <w:pPr>
        <w:rPr>
          <w:iCs/>
          <w:sz w:val="22"/>
          <w:szCs w:val="22"/>
        </w:rPr>
      </w:pPr>
    </w:p>
    <w:p w14:paraId="3402FDA1" w14:textId="77777777" w:rsidR="000F7D6A" w:rsidRDefault="000F7D6A" w:rsidP="003020AF">
      <w:pPr>
        <w:rPr>
          <w:iCs/>
          <w:sz w:val="22"/>
          <w:szCs w:val="22"/>
        </w:rPr>
      </w:pPr>
    </w:p>
    <w:p w14:paraId="3FFCFF43" w14:textId="77777777" w:rsidR="000F7D6A" w:rsidRDefault="000F7D6A" w:rsidP="003020AF">
      <w:pPr>
        <w:rPr>
          <w:iCs/>
          <w:sz w:val="22"/>
          <w:szCs w:val="22"/>
        </w:rPr>
      </w:pPr>
    </w:p>
    <w:p w14:paraId="1D0759B3" w14:textId="77777777" w:rsidR="000F7D6A" w:rsidRDefault="000F7D6A" w:rsidP="003020AF">
      <w:pPr>
        <w:rPr>
          <w:iCs/>
          <w:sz w:val="22"/>
          <w:szCs w:val="22"/>
        </w:rPr>
      </w:pPr>
    </w:p>
    <w:p w14:paraId="75E7E960" w14:textId="77777777" w:rsidR="000F7D6A" w:rsidRDefault="000F7D6A" w:rsidP="003020AF">
      <w:pPr>
        <w:rPr>
          <w:iCs/>
          <w:sz w:val="22"/>
          <w:szCs w:val="22"/>
        </w:rPr>
      </w:pPr>
    </w:p>
    <w:p w14:paraId="252EC042" w14:textId="77777777" w:rsidR="000F7D6A" w:rsidRDefault="000F7D6A" w:rsidP="003020AF">
      <w:pPr>
        <w:rPr>
          <w:iCs/>
          <w:sz w:val="22"/>
          <w:szCs w:val="22"/>
        </w:rPr>
      </w:pPr>
    </w:p>
    <w:p w14:paraId="4342E287" w14:textId="77777777" w:rsidR="000F7D6A" w:rsidRDefault="000F7D6A" w:rsidP="003020AF">
      <w:pPr>
        <w:rPr>
          <w:iCs/>
          <w:sz w:val="22"/>
          <w:szCs w:val="22"/>
        </w:rPr>
      </w:pPr>
    </w:p>
    <w:p w14:paraId="2C495421" w14:textId="77777777" w:rsidR="000F7D6A" w:rsidRDefault="000F7D6A" w:rsidP="003020AF">
      <w:pPr>
        <w:rPr>
          <w:iCs/>
          <w:sz w:val="22"/>
          <w:szCs w:val="22"/>
        </w:rPr>
      </w:pPr>
    </w:p>
    <w:p w14:paraId="28DDCF61" w14:textId="77777777" w:rsidR="000F7D6A" w:rsidRDefault="000F7D6A" w:rsidP="003020AF">
      <w:pPr>
        <w:rPr>
          <w:iCs/>
          <w:sz w:val="22"/>
          <w:szCs w:val="22"/>
        </w:rPr>
      </w:pPr>
    </w:p>
    <w:p w14:paraId="4C0BA1D2" w14:textId="77777777" w:rsidR="000F7D6A" w:rsidRDefault="000F7D6A" w:rsidP="003020AF">
      <w:pPr>
        <w:rPr>
          <w:iCs/>
          <w:sz w:val="22"/>
          <w:szCs w:val="22"/>
        </w:rPr>
      </w:pPr>
    </w:p>
    <w:p w14:paraId="68B21C65" w14:textId="2350A1FE" w:rsidR="00165690" w:rsidRDefault="00165690" w:rsidP="00604C5F">
      <w:pPr>
        <w:rPr>
          <w:iCs/>
          <w:sz w:val="22"/>
          <w:szCs w:val="22"/>
        </w:rPr>
      </w:pPr>
    </w:p>
    <w:p w14:paraId="69EE2832" w14:textId="77777777" w:rsidR="00604C5F" w:rsidRDefault="00604C5F" w:rsidP="00604C5F">
      <w:pPr>
        <w:rPr>
          <w:b/>
          <w:bCs/>
        </w:rPr>
        <w:sectPr w:rsidR="00604C5F" w:rsidSect="00604C5F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7089010B" w14:textId="77777777" w:rsidR="00604C5F" w:rsidRDefault="00604C5F" w:rsidP="00604C5F">
      <w:pPr>
        <w:rPr>
          <w:iCs/>
          <w:sz w:val="22"/>
          <w:szCs w:val="22"/>
        </w:rPr>
      </w:pPr>
      <w:r>
        <w:rPr>
          <w:iCs/>
          <w:sz w:val="22"/>
          <w:szCs w:val="22"/>
        </w:rPr>
        <w:lastRenderedPageBreak/>
        <w:t xml:space="preserve">Table S5. Industry interquartile and median emissions </w:t>
      </w:r>
      <w:proofErr w:type="gramStart"/>
      <w:r>
        <w:rPr>
          <w:iCs/>
          <w:sz w:val="22"/>
          <w:szCs w:val="22"/>
        </w:rPr>
        <w:t>estimates</w:t>
      </w:r>
      <w:proofErr w:type="gramEnd"/>
      <w:r>
        <w:rPr>
          <w:iCs/>
          <w:sz w:val="22"/>
          <w:szCs w:val="22"/>
        </w:rPr>
        <w:t xml:space="preserve"> by Scope 3 category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4466"/>
        <w:gridCol w:w="757"/>
        <w:gridCol w:w="756"/>
        <w:gridCol w:w="757"/>
        <w:gridCol w:w="667"/>
        <w:gridCol w:w="645"/>
        <w:gridCol w:w="661"/>
        <w:gridCol w:w="757"/>
        <w:gridCol w:w="757"/>
        <w:gridCol w:w="757"/>
        <w:gridCol w:w="757"/>
        <w:gridCol w:w="757"/>
        <w:gridCol w:w="757"/>
      </w:tblGrid>
      <w:tr w:rsidR="00604C5F" w:rsidRPr="000F7D6A" w14:paraId="1232027C" w14:textId="77777777" w:rsidTr="00E52ACD">
        <w:trPr>
          <w:trHeight w:val="276"/>
        </w:trPr>
        <w:tc>
          <w:tcPr>
            <w:tcW w:w="716" w:type="dxa"/>
            <w:tcBorders>
              <w:top w:val="single" w:sz="4" w:space="0" w:color="auto"/>
            </w:tcBorders>
            <w:noWrap/>
            <w:hideMark/>
          </w:tcPr>
          <w:p w14:paraId="52F9FF00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SIC </w:t>
            </w:r>
          </w:p>
        </w:tc>
        <w:tc>
          <w:tcPr>
            <w:tcW w:w="4549" w:type="dxa"/>
            <w:tcBorders>
              <w:top w:val="single" w:sz="4" w:space="0" w:color="auto"/>
            </w:tcBorders>
            <w:noWrap/>
            <w:hideMark/>
          </w:tcPr>
          <w:p w14:paraId="5BB89484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Description</w:t>
            </w:r>
          </w:p>
        </w:tc>
        <w:tc>
          <w:tcPr>
            <w:tcW w:w="2302" w:type="dxa"/>
            <w:gridSpan w:val="3"/>
            <w:tcBorders>
              <w:top w:val="single" w:sz="4" w:space="0" w:color="auto"/>
            </w:tcBorders>
            <w:noWrap/>
            <w:hideMark/>
          </w:tcPr>
          <w:p w14:paraId="53266CE9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Category 1. Purchased Goods and Services</w:t>
            </w:r>
          </w:p>
        </w:tc>
        <w:tc>
          <w:tcPr>
            <w:tcW w:w="1999" w:type="dxa"/>
            <w:gridSpan w:val="3"/>
            <w:tcBorders>
              <w:top w:val="single" w:sz="4" w:space="0" w:color="auto"/>
            </w:tcBorders>
            <w:noWrap/>
            <w:hideMark/>
          </w:tcPr>
          <w:p w14:paraId="042D0223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Category 3. Fuel and energy-related activities</w:t>
            </w:r>
          </w:p>
        </w:tc>
        <w:tc>
          <w:tcPr>
            <w:tcW w:w="2304" w:type="dxa"/>
            <w:gridSpan w:val="3"/>
            <w:tcBorders>
              <w:top w:val="single" w:sz="4" w:space="0" w:color="auto"/>
            </w:tcBorders>
            <w:noWrap/>
            <w:hideMark/>
          </w:tcPr>
          <w:p w14:paraId="4DB7A3DF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Category 6. Business Travel</w:t>
            </w:r>
          </w:p>
        </w:tc>
        <w:tc>
          <w:tcPr>
            <w:tcW w:w="2304" w:type="dxa"/>
            <w:gridSpan w:val="3"/>
            <w:tcBorders>
              <w:top w:val="single" w:sz="4" w:space="0" w:color="auto"/>
            </w:tcBorders>
            <w:noWrap/>
            <w:hideMark/>
          </w:tcPr>
          <w:p w14:paraId="191693D5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Category 9. Downstream transportation and distribution</w:t>
            </w:r>
          </w:p>
        </w:tc>
      </w:tr>
      <w:tr w:rsidR="00604C5F" w:rsidRPr="000F7D6A" w14:paraId="0F8C132D" w14:textId="77777777" w:rsidTr="00E52ACD">
        <w:trPr>
          <w:trHeight w:val="276"/>
        </w:trPr>
        <w:tc>
          <w:tcPr>
            <w:tcW w:w="716" w:type="dxa"/>
            <w:tcBorders>
              <w:bottom w:val="single" w:sz="4" w:space="0" w:color="auto"/>
            </w:tcBorders>
            <w:noWrap/>
            <w:hideMark/>
          </w:tcPr>
          <w:p w14:paraId="23961A0D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4549" w:type="dxa"/>
            <w:tcBorders>
              <w:bottom w:val="single" w:sz="4" w:space="0" w:color="auto"/>
            </w:tcBorders>
            <w:noWrap/>
            <w:hideMark/>
          </w:tcPr>
          <w:p w14:paraId="507237BE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767" w:type="dxa"/>
            <w:tcBorders>
              <w:bottom w:val="single" w:sz="4" w:space="0" w:color="auto"/>
            </w:tcBorders>
            <w:noWrap/>
            <w:hideMark/>
          </w:tcPr>
          <w:p w14:paraId="48D157C1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Lower 25%</w:t>
            </w:r>
          </w:p>
        </w:tc>
        <w:tc>
          <w:tcPr>
            <w:tcW w:w="767" w:type="dxa"/>
            <w:tcBorders>
              <w:bottom w:val="single" w:sz="4" w:space="0" w:color="auto"/>
            </w:tcBorders>
            <w:noWrap/>
            <w:hideMark/>
          </w:tcPr>
          <w:p w14:paraId="222057E3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edian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4DD871F6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Upper 25%</w:t>
            </w:r>
          </w:p>
        </w:tc>
        <w:tc>
          <w:tcPr>
            <w:tcW w:w="676" w:type="dxa"/>
            <w:tcBorders>
              <w:bottom w:val="single" w:sz="4" w:space="0" w:color="auto"/>
            </w:tcBorders>
            <w:noWrap/>
            <w:hideMark/>
          </w:tcPr>
          <w:p w14:paraId="0398C3B0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Lower 25%</w:t>
            </w:r>
          </w:p>
        </w:tc>
        <w:tc>
          <w:tcPr>
            <w:tcW w:w="653" w:type="dxa"/>
            <w:tcBorders>
              <w:bottom w:val="single" w:sz="4" w:space="0" w:color="auto"/>
            </w:tcBorders>
            <w:noWrap/>
            <w:hideMark/>
          </w:tcPr>
          <w:p w14:paraId="1697D7D5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edian</w:t>
            </w:r>
          </w:p>
        </w:tc>
        <w:tc>
          <w:tcPr>
            <w:tcW w:w="670" w:type="dxa"/>
            <w:tcBorders>
              <w:bottom w:val="single" w:sz="4" w:space="0" w:color="auto"/>
            </w:tcBorders>
            <w:noWrap/>
            <w:hideMark/>
          </w:tcPr>
          <w:p w14:paraId="5A3FD640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Upper 25%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5E0B4737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Lower 25%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71B7ED62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edian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381AB1BA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Upper 25%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7321006A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Lower 25%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5419C629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edian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7BD40335" w14:textId="77777777" w:rsidR="00604C5F" w:rsidRPr="000F7D6A" w:rsidRDefault="00604C5F" w:rsidP="00E52ACD">
            <w:pPr>
              <w:jc w:val="center"/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Upper 25%</w:t>
            </w:r>
          </w:p>
        </w:tc>
      </w:tr>
      <w:tr w:rsidR="00604C5F" w:rsidRPr="000F7D6A" w14:paraId="27BAA193" w14:textId="77777777" w:rsidTr="00E52ACD">
        <w:trPr>
          <w:trHeight w:val="276"/>
        </w:trPr>
        <w:tc>
          <w:tcPr>
            <w:tcW w:w="716" w:type="dxa"/>
            <w:tcBorders>
              <w:top w:val="single" w:sz="4" w:space="0" w:color="auto"/>
            </w:tcBorders>
            <w:noWrap/>
            <w:hideMark/>
          </w:tcPr>
          <w:p w14:paraId="0BC84FD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</w:p>
        </w:tc>
        <w:tc>
          <w:tcPr>
            <w:tcW w:w="4549" w:type="dxa"/>
            <w:tcBorders>
              <w:top w:val="single" w:sz="4" w:space="0" w:color="auto"/>
            </w:tcBorders>
            <w:noWrap/>
            <w:hideMark/>
          </w:tcPr>
          <w:p w14:paraId="1EAB77D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</w:p>
        </w:tc>
        <w:tc>
          <w:tcPr>
            <w:tcW w:w="767" w:type="dxa"/>
            <w:tcBorders>
              <w:top w:val="single" w:sz="4" w:space="0" w:color="auto"/>
            </w:tcBorders>
            <w:noWrap/>
            <w:hideMark/>
          </w:tcPr>
          <w:p w14:paraId="33216EAA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767" w:type="dxa"/>
            <w:tcBorders>
              <w:top w:val="single" w:sz="4" w:space="0" w:color="auto"/>
            </w:tcBorders>
            <w:noWrap/>
            <w:hideMark/>
          </w:tcPr>
          <w:p w14:paraId="249F3764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768" w:type="dxa"/>
            <w:tcBorders>
              <w:top w:val="single" w:sz="4" w:space="0" w:color="auto"/>
            </w:tcBorders>
            <w:noWrap/>
            <w:hideMark/>
          </w:tcPr>
          <w:p w14:paraId="0B1CC3AF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676" w:type="dxa"/>
            <w:tcBorders>
              <w:top w:val="single" w:sz="4" w:space="0" w:color="auto"/>
            </w:tcBorders>
            <w:noWrap/>
            <w:hideMark/>
          </w:tcPr>
          <w:p w14:paraId="698BC792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653" w:type="dxa"/>
            <w:tcBorders>
              <w:top w:val="single" w:sz="4" w:space="0" w:color="auto"/>
            </w:tcBorders>
            <w:noWrap/>
            <w:hideMark/>
          </w:tcPr>
          <w:p w14:paraId="32741251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670" w:type="dxa"/>
            <w:tcBorders>
              <w:top w:val="single" w:sz="4" w:space="0" w:color="auto"/>
            </w:tcBorders>
            <w:noWrap/>
            <w:hideMark/>
          </w:tcPr>
          <w:p w14:paraId="29EF84F2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768" w:type="dxa"/>
            <w:tcBorders>
              <w:top w:val="single" w:sz="4" w:space="0" w:color="auto"/>
            </w:tcBorders>
            <w:noWrap/>
            <w:hideMark/>
          </w:tcPr>
          <w:p w14:paraId="64CBF162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768" w:type="dxa"/>
            <w:tcBorders>
              <w:top w:val="single" w:sz="4" w:space="0" w:color="auto"/>
            </w:tcBorders>
            <w:noWrap/>
            <w:hideMark/>
          </w:tcPr>
          <w:p w14:paraId="7EF822A6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768" w:type="dxa"/>
            <w:tcBorders>
              <w:top w:val="single" w:sz="4" w:space="0" w:color="auto"/>
            </w:tcBorders>
            <w:noWrap/>
            <w:hideMark/>
          </w:tcPr>
          <w:p w14:paraId="105649A5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768" w:type="dxa"/>
            <w:tcBorders>
              <w:top w:val="single" w:sz="4" w:space="0" w:color="auto"/>
            </w:tcBorders>
            <w:noWrap/>
            <w:hideMark/>
          </w:tcPr>
          <w:p w14:paraId="595404D9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768" w:type="dxa"/>
            <w:tcBorders>
              <w:top w:val="single" w:sz="4" w:space="0" w:color="auto"/>
            </w:tcBorders>
            <w:noWrap/>
            <w:hideMark/>
          </w:tcPr>
          <w:p w14:paraId="074AE4BC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  <w:tc>
          <w:tcPr>
            <w:tcW w:w="768" w:type="dxa"/>
            <w:tcBorders>
              <w:top w:val="single" w:sz="4" w:space="0" w:color="auto"/>
            </w:tcBorders>
            <w:noWrap/>
            <w:hideMark/>
          </w:tcPr>
          <w:p w14:paraId="5F35A2FD" w14:textId="77777777" w:rsidR="00604C5F" w:rsidRPr="000F7D6A" w:rsidRDefault="00604C5F" w:rsidP="00E52ACD">
            <w:pPr>
              <w:rPr>
                <w:b/>
                <w:bCs/>
                <w:i/>
                <w:iCs/>
                <w:sz w:val="12"/>
                <w:szCs w:val="12"/>
              </w:rPr>
            </w:pPr>
            <w:r w:rsidRPr="000F7D6A">
              <w:rPr>
                <w:b/>
                <w:bCs/>
                <w:i/>
                <w:iCs/>
                <w:sz w:val="12"/>
                <w:szCs w:val="12"/>
              </w:rPr>
              <w:t>kg Co2e</w:t>
            </w:r>
          </w:p>
        </w:tc>
      </w:tr>
      <w:tr w:rsidR="00604C5F" w:rsidRPr="000F7D6A" w14:paraId="0BE99DA0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3DD539D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</w:t>
            </w:r>
          </w:p>
        </w:tc>
        <w:tc>
          <w:tcPr>
            <w:tcW w:w="4549" w:type="dxa"/>
            <w:noWrap/>
            <w:hideMark/>
          </w:tcPr>
          <w:p w14:paraId="3818410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Forestry and logging</w:t>
            </w:r>
          </w:p>
        </w:tc>
        <w:tc>
          <w:tcPr>
            <w:tcW w:w="767" w:type="dxa"/>
            <w:noWrap/>
            <w:hideMark/>
          </w:tcPr>
          <w:p w14:paraId="15844AB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4,775 </w:t>
            </w:r>
          </w:p>
        </w:tc>
        <w:tc>
          <w:tcPr>
            <w:tcW w:w="767" w:type="dxa"/>
            <w:noWrap/>
            <w:hideMark/>
          </w:tcPr>
          <w:p w14:paraId="0F32404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6,494 </w:t>
            </w:r>
          </w:p>
        </w:tc>
        <w:tc>
          <w:tcPr>
            <w:tcW w:w="768" w:type="dxa"/>
            <w:noWrap/>
            <w:hideMark/>
          </w:tcPr>
          <w:p w14:paraId="15D853F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92,710 </w:t>
            </w:r>
          </w:p>
        </w:tc>
        <w:tc>
          <w:tcPr>
            <w:tcW w:w="676" w:type="dxa"/>
            <w:noWrap/>
            <w:hideMark/>
          </w:tcPr>
          <w:p w14:paraId="271AB7E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6,582 </w:t>
            </w:r>
          </w:p>
        </w:tc>
        <w:tc>
          <w:tcPr>
            <w:tcW w:w="653" w:type="dxa"/>
            <w:noWrap/>
            <w:hideMark/>
          </w:tcPr>
          <w:p w14:paraId="470CD13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812 </w:t>
            </w:r>
          </w:p>
        </w:tc>
        <w:tc>
          <w:tcPr>
            <w:tcW w:w="670" w:type="dxa"/>
            <w:noWrap/>
            <w:hideMark/>
          </w:tcPr>
          <w:p w14:paraId="51C3C1D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551 </w:t>
            </w:r>
          </w:p>
        </w:tc>
        <w:tc>
          <w:tcPr>
            <w:tcW w:w="768" w:type="dxa"/>
            <w:noWrap/>
            <w:hideMark/>
          </w:tcPr>
          <w:p w14:paraId="5DF117A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73 </w:t>
            </w:r>
          </w:p>
        </w:tc>
        <w:tc>
          <w:tcPr>
            <w:tcW w:w="768" w:type="dxa"/>
            <w:noWrap/>
            <w:hideMark/>
          </w:tcPr>
          <w:p w14:paraId="0525F9E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196 </w:t>
            </w:r>
          </w:p>
        </w:tc>
        <w:tc>
          <w:tcPr>
            <w:tcW w:w="768" w:type="dxa"/>
            <w:noWrap/>
            <w:hideMark/>
          </w:tcPr>
          <w:p w14:paraId="1CF0D34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417 </w:t>
            </w:r>
          </w:p>
        </w:tc>
        <w:tc>
          <w:tcPr>
            <w:tcW w:w="768" w:type="dxa"/>
            <w:noWrap/>
            <w:hideMark/>
          </w:tcPr>
          <w:p w14:paraId="5DE64C1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2 </w:t>
            </w:r>
          </w:p>
        </w:tc>
        <w:tc>
          <w:tcPr>
            <w:tcW w:w="768" w:type="dxa"/>
            <w:noWrap/>
            <w:hideMark/>
          </w:tcPr>
          <w:p w14:paraId="6703085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33 </w:t>
            </w:r>
          </w:p>
        </w:tc>
        <w:tc>
          <w:tcPr>
            <w:tcW w:w="768" w:type="dxa"/>
            <w:noWrap/>
            <w:hideMark/>
          </w:tcPr>
          <w:p w14:paraId="7A64E67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342 </w:t>
            </w:r>
          </w:p>
        </w:tc>
      </w:tr>
      <w:tr w:rsidR="00604C5F" w:rsidRPr="000F7D6A" w14:paraId="205629B8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C50C07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3</w:t>
            </w:r>
          </w:p>
        </w:tc>
        <w:tc>
          <w:tcPr>
            <w:tcW w:w="4549" w:type="dxa"/>
            <w:noWrap/>
            <w:hideMark/>
          </w:tcPr>
          <w:p w14:paraId="60F5728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Fishing and aquaculture</w:t>
            </w:r>
          </w:p>
        </w:tc>
        <w:tc>
          <w:tcPr>
            <w:tcW w:w="767" w:type="dxa"/>
            <w:noWrap/>
            <w:hideMark/>
          </w:tcPr>
          <w:p w14:paraId="4338375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8,438 </w:t>
            </w:r>
          </w:p>
        </w:tc>
        <w:tc>
          <w:tcPr>
            <w:tcW w:w="767" w:type="dxa"/>
            <w:noWrap/>
            <w:hideMark/>
          </w:tcPr>
          <w:p w14:paraId="5EB0775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91,763 </w:t>
            </w:r>
          </w:p>
        </w:tc>
        <w:tc>
          <w:tcPr>
            <w:tcW w:w="768" w:type="dxa"/>
            <w:noWrap/>
            <w:hideMark/>
          </w:tcPr>
          <w:p w14:paraId="32E0652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35,545 </w:t>
            </w:r>
          </w:p>
        </w:tc>
        <w:tc>
          <w:tcPr>
            <w:tcW w:w="676" w:type="dxa"/>
            <w:noWrap/>
            <w:hideMark/>
          </w:tcPr>
          <w:p w14:paraId="6594993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330 </w:t>
            </w:r>
          </w:p>
        </w:tc>
        <w:tc>
          <w:tcPr>
            <w:tcW w:w="653" w:type="dxa"/>
            <w:noWrap/>
            <w:hideMark/>
          </w:tcPr>
          <w:p w14:paraId="10C711A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504 </w:t>
            </w:r>
          </w:p>
        </w:tc>
        <w:tc>
          <w:tcPr>
            <w:tcW w:w="670" w:type="dxa"/>
            <w:noWrap/>
            <w:hideMark/>
          </w:tcPr>
          <w:p w14:paraId="3FFDD7E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328 </w:t>
            </w:r>
          </w:p>
        </w:tc>
        <w:tc>
          <w:tcPr>
            <w:tcW w:w="768" w:type="dxa"/>
            <w:noWrap/>
            <w:hideMark/>
          </w:tcPr>
          <w:p w14:paraId="0850089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90 </w:t>
            </w:r>
          </w:p>
        </w:tc>
        <w:tc>
          <w:tcPr>
            <w:tcW w:w="768" w:type="dxa"/>
            <w:noWrap/>
            <w:hideMark/>
          </w:tcPr>
          <w:p w14:paraId="01665CA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373 </w:t>
            </w:r>
          </w:p>
        </w:tc>
        <w:tc>
          <w:tcPr>
            <w:tcW w:w="768" w:type="dxa"/>
            <w:noWrap/>
            <w:hideMark/>
          </w:tcPr>
          <w:p w14:paraId="4EFC42D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3,114 </w:t>
            </w:r>
          </w:p>
        </w:tc>
        <w:tc>
          <w:tcPr>
            <w:tcW w:w="768" w:type="dxa"/>
            <w:noWrap/>
            <w:hideMark/>
          </w:tcPr>
          <w:p w14:paraId="3E9BF37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20 </w:t>
            </w:r>
          </w:p>
        </w:tc>
        <w:tc>
          <w:tcPr>
            <w:tcW w:w="768" w:type="dxa"/>
            <w:noWrap/>
            <w:hideMark/>
          </w:tcPr>
          <w:p w14:paraId="7FD8E41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17 </w:t>
            </w:r>
          </w:p>
        </w:tc>
        <w:tc>
          <w:tcPr>
            <w:tcW w:w="768" w:type="dxa"/>
            <w:noWrap/>
            <w:hideMark/>
          </w:tcPr>
          <w:p w14:paraId="3EB4275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60 </w:t>
            </w:r>
          </w:p>
        </w:tc>
      </w:tr>
      <w:tr w:rsidR="00604C5F" w:rsidRPr="000F7D6A" w14:paraId="6AB7808A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248B4E0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8</w:t>
            </w:r>
          </w:p>
        </w:tc>
        <w:tc>
          <w:tcPr>
            <w:tcW w:w="4549" w:type="dxa"/>
            <w:noWrap/>
            <w:hideMark/>
          </w:tcPr>
          <w:p w14:paraId="0F3C9E9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Other mining and quarrying</w:t>
            </w:r>
          </w:p>
        </w:tc>
        <w:tc>
          <w:tcPr>
            <w:tcW w:w="767" w:type="dxa"/>
            <w:noWrap/>
            <w:hideMark/>
          </w:tcPr>
          <w:p w14:paraId="239C9DA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61,734 </w:t>
            </w:r>
          </w:p>
        </w:tc>
        <w:tc>
          <w:tcPr>
            <w:tcW w:w="767" w:type="dxa"/>
            <w:noWrap/>
            <w:hideMark/>
          </w:tcPr>
          <w:p w14:paraId="4A58321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42,245 </w:t>
            </w:r>
          </w:p>
        </w:tc>
        <w:tc>
          <w:tcPr>
            <w:tcW w:w="768" w:type="dxa"/>
            <w:noWrap/>
            <w:hideMark/>
          </w:tcPr>
          <w:p w14:paraId="34862E7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60,682 </w:t>
            </w:r>
          </w:p>
        </w:tc>
        <w:tc>
          <w:tcPr>
            <w:tcW w:w="676" w:type="dxa"/>
            <w:noWrap/>
            <w:hideMark/>
          </w:tcPr>
          <w:p w14:paraId="1AB2499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653" w:type="dxa"/>
            <w:noWrap/>
            <w:hideMark/>
          </w:tcPr>
          <w:p w14:paraId="44BE6AC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670" w:type="dxa"/>
            <w:noWrap/>
            <w:hideMark/>
          </w:tcPr>
          <w:p w14:paraId="5812C88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768" w:type="dxa"/>
            <w:noWrap/>
            <w:hideMark/>
          </w:tcPr>
          <w:p w14:paraId="63A3CF6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771 </w:t>
            </w:r>
          </w:p>
        </w:tc>
        <w:tc>
          <w:tcPr>
            <w:tcW w:w="768" w:type="dxa"/>
            <w:noWrap/>
            <w:hideMark/>
          </w:tcPr>
          <w:p w14:paraId="1E57FBD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511 </w:t>
            </w:r>
          </w:p>
        </w:tc>
        <w:tc>
          <w:tcPr>
            <w:tcW w:w="768" w:type="dxa"/>
            <w:noWrap/>
            <w:hideMark/>
          </w:tcPr>
          <w:p w14:paraId="3064DF5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3,557 </w:t>
            </w:r>
          </w:p>
        </w:tc>
        <w:tc>
          <w:tcPr>
            <w:tcW w:w="768" w:type="dxa"/>
            <w:noWrap/>
            <w:hideMark/>
          </w:tcPr>
          <w:p w14:paraId="28D7DE1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23 </w:t>
            </w:r>
          </w:p>
        </w:tc>
        <w:tc>
          <w:tcPr>
            <w:tcW w:w="768" w:type="dxa"/>
            <w:noWrap/>
            <w:hideMark/>
          </w:tcPr>
          <w:p w14:paraId="7C703D5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3,815 </w:t>
            </w:r>
          </w:p>
        </w:tc>
        <w:tc>
          <w:tcPr>
            <w:tcW w:w="768" w:type="dxa"/>
            <w:noWrap/>
            <w:hideMark/>
          </w:tcPr>
          <w:p w14:paraId="78EE581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8,208 </w:t>
            </w:r>
          </w:p>
        </w:tc>
      </w:tr>
      <w:tr w:rsidR="00604C5F" w:rsidRPr="000F7D6A" w14:paraId="791F6F98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CCB21E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10</w:t>
            </w:r>
          </w:p>
        </w:tc>
        <w:tc>
          <w:tcPr>
            <w:tcW w:w="4549" w:type="dxa"/>
            <w:noWrap/>
            <w:hideMark/>
          </w:tcPr>
          <w:p w14:paraId="37E0406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food products</w:t>
            </w:r>
          </w:p>
        </w:tc>
        <w:tc>
          <w:tcPr>
            <w:tcW w:w="767" w:type="dxa"/>
            <w:noWrap/>
            <w:hideMark/>
          </w:tcPr>
          <w:p w14:paraId="3112C28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6,631 </w:t>
            </w:r>
          </w:p>
        </w:tc>
        <w:tc>
          <w:tcPr>
            <w:tcW w:w="767" w:type="dxa"/>
            <w:noWrap/>
            <w:hideMark/>
          </w:tcPr>
          <w:p w14:paraId="37BE519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19,011 </w:t>
            </w:r>
          </w:p>
        </w:tc>
        <w:tc>
          <w:tcPr>
            <w:tcW w:w="768" w:type="dxa"/>
            <w:noWrap/>
            <w:hideMark/>
          </w:tcPr>
          <w:p w14:paraId="1B4E15A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44,999 </w:t>
            </w:r>
          </w:p>
        </w:tc>
        <w:tc>
          <w:tcPr>
            <w:tcW w:w="676" w:type="dxa"/>
            <w:noWrap/>
            <w:hideMark/>
          </w:tcPr>
          <w:p w14:paraId="1DA1A02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6,261 </w:t>
            </w:r>
          </w:p>
        </w:tc>
        <w:tc>
          <w:tcPr>
            <w:tcW w:w="653" w:type="dxa"/>
            <w:noWrap/>
            <w:hideMark/>
          </w:tcPr>
          <w:p w14:paraId="5C89D50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960 </w:t>
            </w:r>
          </w:p>
        </w:tc>
        <w:tc>
          <w:tcPr>
            <w:tcW w:w="670" w:type="dxa"/>
            <w:noWrap/>
            <w:hideMark/>
          </w:tcPr>
          <w:p w14:paraId="2EBD633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3,469 </w:t>
            </w:r>
          </w:p>
        </w:tc>
        <w:tc>
          <w:tcPr>
            <w:tcW w:w="768" w:type="dxa"/>
            <w:noWrap/>
            <w:hideMark/>
          </w:tcPr>
          <w:p w14:paraId="3294761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24 </w:t>
            </w:r>
          </w:p>
        </w:tc>
        <w:tc>
          <w:tcPr>
            <w:tcW w:w="768" w:type="dxa"/>
            <w:noWrap/>
            <w:hideMark/>
          </w:tcPr>
          <w:p w14:paraId="04826DC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646 </w:t>
            </w:r>
          </w:p>
        </w:tc>
        <w:tc>
          <w:tcPr>
            <w:tcW w:w="768" w:type="dxa"/>
            <w:noWrap/>
            <w:hideMark/>
          </w:tcPr>
          <w:p w14:paraId="1AB9371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423 </w:t>
            </w:r>
          </w:p>
        </w:tc>
        <w:tc>
          <w:tcPr>
            <w:tcW w:w="768" w:type="dxa"/>
            <w:noWrap/>
            <w:hideMark/>
          </w:tcPr>
          <w:p w14:paraId="4E834D1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27 </w:t>
            </w:r>
          </w:p>
        </w:tc>
        <w:tc>
          <w:tcPr>
            <w:tcW w:w="768" w:type="dxa"/>
            <w:noWrap/>
            <w:hideMark/>
          </w:tcPr>
          <w:p w14:paraId="1E32309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125 </w:t>
            </w:r>
          </w:p>
        </w:tc>
        <w:tc>
          <w:tcPr>
            <w:tcW w:w="768" w:type="dxa"/>
            <w:noWrap/>
            <w:hideMark/>
          </w:tcPr>
          <w:p w14:paraId="06800A7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2,001 </w:t>
            </w:r>
          </w:p>
        </w:tc>
      </w:tr>
      <w:tr w:rsidR="00604C5F" w:rsidRPr="000F7D6A" w14:paraId="4430F5E5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60902A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11</w:t>
            </w:r>
          </w:p>
        </w:tc>
        <w:tc>
          <w:tcPr>
            <w:tcW w:w="4549" w:type="dxa"/>
            <w:noWrap/>
            <w:hideMark/>
          </w:tcPr>
          <w:p w14:paraId="62B83C0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beverages</w:t>
            </w:r>
          </w:p>
        </w:tc>
        <w:tc>
          <w:tcPr>
            <w:tcW w:w="767" w:type="dxa"/>
            <w:noWrap/>
            <w:hideMark/>
          </w:tcPr>
          <w:p w14:paraId="50E4A81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0,461 </w:t>
            </w:r>
          </w:p>
        </w:tc>
        <w:tc>
          <w:tcPr>
            <w:tcW w:w="767" w:type="dxa"/>
            <w:noWrap/>
            <w:hideMark/>
          </w:tcPr>
          <w:p w14:paraId="6F10A33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91,025 </w:t>
            </w:r>
          </w:p>
        </w:tc>
        <w:tc>
          <w:tcPr>
            <w:tcW w:w="768" w:type="dxa"/>
            <w:noWrap/>
            <w:hideMark/>
          </w:tcPr>
          <w:p w14:paraId="6C52454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56,189 </w:t>
            </w:r>
          </w:p>
        </w:tc>
        <w:tc>
          <w:tcPr>
            <w:tcW w:w="676" w:type="dxa"/>
            <w:noWrap/>
            <w:hideMark/>
          </w:tcPr>
          <w:p w14:paraId="2B39906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1,316 </w:t>
            </w:r>
          </w:p>
        </w:tc>
        <w:tc>
          <w:tcPr>
            <w:tcW w:w="653" w:type="dxa"/>
            <w:noWrap/>
            <w:hideMark/>
          </w:tcPr>
          <w:p w14:paraId="5A64F1B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529 </w:t>
            </w:r>
          </w:p>
        </w:tc>
        <w:tc>
          <w:tcPr>
            <w:tcW w:w="670" w:type="dxa"/>
            <w:noWrap/>
            <w:hideMark/>
          </w:tcPr>
          <w:p w14:paraId="6D99EBD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8,309 </w:t>
            </w:r>
          </w:p>
        </w:tc>
        <w:tc>
          <w:tcPr>
            <w:tcW w:w="768" w:type="dxa"/>
            <w:noWrap/>
            <w:hideMark/>
          </w:tcPr>
          <w:p w14:paraId="44F8B82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68 </w:t>
            </w:r>
          </w:p>
        </w:tc>
        <w:tc>
          <w:tcPr>
            <w:tcW w:w="768" w:type="dxa"/>
            <w:noWrap/>
            <w:hideMark/>
          </w:tcPr>
          <w:p w14:paraId="14BE449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788 </w:t>
            </w:r>
          </w:p>
        </w:tc>
        <w:tc>
          <w:tcPr>
            <w:tcW w:w="768" w:type="dxa"/>
            <w:noWrap/>
            <w:hideMark/>
          </w:tcPr>
          <w:p w14:paraId="6259BE6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555 </w:t>
            </w:r>
          </w:p>
        </w:tc>
        <w:tc>
          <w:tcPr>
            <w:tcW w:w="768" w:type="dxa"/>
            <w:noWrap/>
            <w:hideMark/>
          </w:tcPr>
          <w:p w14:paraId="27E9563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33 </w:t>
            </w:r>
          </w:p>
        </w:tc>
        <w:tc>
          <w:tcPr>
            <w:tcW w:w="768" w:type="dxa"/>
            <w:noWrap/>
            <w:hideMark/>
          </w:tcPr>
          <w:p w14:paraId="3D9C968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579 </w:t>
            </w:r>
          </w:p>
        </w:tc>
        <w:tc>
          <w:tcPr>
            <w:tcW w:w="768" w:type="dxa"/>
            <w:noWrap/>
            <w:hideMark/>
          </w:tcPr>
          <w:p w14:paraId="3B47952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8,908 </w:t>
            </w:r>
          </w:p>
        </w:tc>
      </w:tr>
      <w:tr w:rsidR="00604C5F" w:rsidRPr="000F7D6A" w14:paraId="402629F1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2556230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13</w:t>
            </w:r>
          </w:p>
        </w:tc>
        <w:tc>
          <w:tcPr>
            <w:tcW w:w="4549" w:type="dxa"/>
            <w:noWrap/>
            <w:hideMark/>
          </w:tcPr>
          <w:p w14:paraId="748B101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textiles</w:t>
            </w:r>
          </w:p>
        </w:tc>
        <w:tc>
          <w:tcPr>
            <w:tcW w:w="767" w:type="dxa"/>
            <w:noWrap/>
            <w:hideMark/>
          </w:tcPr>
          <w:p w14:paraId="15F5644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5,526 </w:t>
            </w:r>
          </w:p>
        </w:tc>
        <w:tc>
          <w:tcPr>
            <w:tcW w:w="767" w:type="dxa"/>
            <w:noWrap/>
            <w:hideMark/>
          </w:tcPr>
          <w:p w14:paraId="0214BF8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6,066 </w:t>
            </w:r>
          </w:p>
        </w:tc>
        <w:tc>
          <w:tcPr>
            <w:tcW w:w="768" w:type="dxa"/>
            <w:noWrap/>
            <w:hideMark/>
          </w:tcPr>
          <w:p w14:paraId="710364D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36,682 </w:t>
            </w:r>
          </w:p>
        </w:tc>
        <w:tc>
          <w:tcPr>
            <w:tcW w:w="676" w:type="dxa"/>
            <w:noWrap/>
            <w:hideMark/>
          </w:tcPr>
          <w:p w14:paraId="2A3FA58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089 </w:t>
            </w:r>
          </w:p>
        </w:tc>
        <w:tc>
          <w:tcPr>
            <w:tcW w:w="653" w:type="dxa"/>
            <w:noWrap/>
            <w:hideMark/>
          </w:tcPr>
          <w:p w14:paraId="66BE29B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914 </w:t>
            </w:r>
          </w:p>
        </w:tc>
        <w:tc>
          <w:tcPr>
            <w:tcW w:w="670" w:type="dxa"/>
            <w:noWrap/>
            <w:hideMark/>
          </w:tcPr>
          <w:p w14:paraId="285282F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889 </w:t>
            </w:r>
          </w:p>
        </w:tc>
        <w:tc>
          <w:tcPr>
            <w:tcW w:w="768" w:type="dxa"/>
            <w:noWrap/>
            <w:hideMark/>
          </w:tcPr>
          <w:p w14:paraId="0076BD0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57 </w:t>
            </w:r>
          </w:p>
        </w:tc>
        <w:tc>
          <w:tcPr>
            <w:tcW w:w="768" w:type="dxa"/>
            <w:noWrap/>
            <w:hideMark/>
          </w:tcPr>
          <w:p w14:paraId="663FA9E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94 </w:t>
            </w:r>
          </w:p>
        </w:tc>
        <w:tc>
          <w:tcPr>
            <w:tcW w:w="768" w:type="dxa"/>
            <w:noWrap/>
            <w:hideMark/>
          </w:tcPr>
          <w:p w14:paraId="33672C9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509 </w:t>
            </w:r>
          </w:p>
        </w:tc>
        <w:tc>
          <w:tcPr>
            <w:tcW w:w="768" w:type="dxa"/>
            <w:noWrap/>
            <w:hideMark/>
          </w:tcPr>
          <w:p w14:paraId="182657F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62 </w:t>
            </w:r>
          </w:p>
        </w:tc>
        <w:tc>
          <w:tcPr>
            <w:tcW w:w="768" w:type="dxa"/>
            <w:noWrap/>
            <w:hideMark/>
          </w:tcPr>
          <w:p w14:paraId="1209D15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55 </w:t>
            </w:r>
          </w:p>
        </w:tc>
        <w:tc>
          <w:tcPr>
            <w:tcW w:w="768" w:type="dxa"/>
            <w:noWrap/>
            <w:hideMark/>
          </w:tcPr>
          <w:p w14:paraId="1DB1917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5,916 </w:t>
            </w:r>
          </w:p>
        </w:tc>
      </w:tr>
      <w:tr w:rsidR="00604C5F" w:rsidRPr="000F7D6A" w14:paraId="21803EB6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323E6B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14</w:t>
            </w:r>
          </w:p>
        </w:tc>
        <w:tc>
          <w:tcPr>
            <w:tcW w:w="4549" w:type="dxa"/>
            <w:noWrap/>
            <w:hideMark/>
          </w:tcPr>
          <w:p w14:paraId="6357682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wearing apparel</w:t>
            </w:r>
          </w:p>
        </w:tc>
        <w:tc>
          <w:tcPr>
            <w:tcW w:w="767" w:type="dxa"/>
            <w:noWrap/>
            <w:hideMark/>
          </w:tcPr>
          <w:p w14:paraId="2B43804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3,537 </w:t>
            </w:r>
          </w:p>
        </w:tc>
        <w:tc>
          <w:tcPr>
            <w:tcW w:w="767" w:type="dxa"/>
            <w:noWrap/>
            <w:hideMark/>
          </w:tcPr>
          <w:p w14:paraId="579DE58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7,946 </w:t>
            </w:r>
          </w:p>
        </w:tc>
        <w:tc>
          <w:tcPr>
            <w:tcW w:w="768" w:type="dxa"/>
            <w:noWrap/>
            <w:hideMark/>
          </w:tcPr>
          <w:p w14:paraId="5F7B914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74,765 </w:t>
            </w:r>
          </w:p>
        </w:tc>
        <w:tc>
          <w:tcPr>
            <w:tcW w:w="676" w:type="dxa"/>
            <w:noWrap/>
            <w:hideMark/>
          </w:tcPr>
          <w:p w14:paraId="22807EA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321 </w:t>
            </w:r>
          </w:p>
        </w:tc>
        <w:tc>
          <w:tcPr>
            <w:tcW w:w="653" w:type="dxa"/>
            <w:noWrap/>
            <w:hideMark/>
          </w:tcPr>
          <w:p w14:paraId="3688635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168 </w:t>
            </w:r>
          </w:p>
        </w:tc>
        <w:tc>
          <w:tcPr>
            <w:tcW w:w="670" w:type="dxa"/>
            <w:noWrap/>
            <w:hideMark/>
          </w:tcPr>
          <w:p w14:paraId="2957550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874 </w:t>
            </w:r>
          </w:p>
        </w:tc>
        <w:tc>
          <w:tcPr>
            <w:tcW w:w="768" w:type="dxa"/>
            <w:noWrap/>
            <w:hideMark/>
          </w:tcPr>
          <w:p w14:paraId="16649F6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28 </w:t>
            </w:r>
          </w:p>
        </w:tc>
        <w:tc>
          <w:tcPr>
            <w:tcW w:w="768" w:type="dxa"/>
            <w:noWrap/>
            <w:hideMark/>
          </w:tcPr>
          <w:p w14:paraId="2D448B1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43 </w:t>
            </w:r>
          </w:p>
        </w:tc>
        <w:tc>
          <w:tcPr>
            <w:tcW w:w="768" w:type="dxa"/>
            <w:noWrap/>
            <w:hideMark/>
          </w:tcPr>
          <w:p w14:paraId="399996B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80 </w:t>
            </w:r>
          </w:p>
        </w:tc>
        <w:tc>
          <w:tcPr>
            <w:tcW w:w="768" w:type="dxa"/>
            <w:noWrap/>
            <w:hideMark/>
          </w:tcPr>
          <w:p w14:paraId="54372F9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25 </w:t>
            </w:r>
          </w:p>
        </w:tc>
        <w:tc>
          <w:tcPr>
            <w:tcW w:w="768" w:type="dxa"/>
            <w:noWrap/>
            <w:hideMark/>
          </w:tcPr>
          <w:p w14:paraId="6429702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677 </w:t>
            </w:r>
          </w:p>
        </w:tc>
        <w:tc>
          <w:tcPr>
            <w:tcW w:w="768" w:type="dxa"/>
            <w:noWrap/>
            <w:hideMark/>
          </w:tcPr>
          <w:p w14:paraId="24C12A4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7,893 </w:t>
            </w:r>
          </w:p>
        </w:tc>
      </w:tr>
      <w:tr w:rsidR="00604C5F" w:rsidRPr="000F7D6A" w14:paraId="2A5E37E2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FF2A03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16</w:t>
            </w:r>
          </w:p>
        </w:tc>
        <w:tc>
          <w:tcPr>
            <w:tcW w:w="4549" w:type="dxa"/>
            <w:noWrap/>
            <w:hideMark/>
          </w:tcPr>
          <w:p w14:paraId="29F823A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wood products</w:t>
            </w:r>
          </w:p>
        </w:tc>
        <w:tc>
          <w:tcPr>
            <w:tcW w:w="767" w:type="dxa"/>
            <w:noWrap/>
            <w:hideMark/>
          </w:tcPr>
          <w:p w14:paraId="2F7BE1A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8,194 </w:t>
            </w:r>
          </w:p>
        </w:tc>
        <w:tc>
          <w:tcPr>
            <w:tcW w:w="767" w:type="dxa"/>
            <w:noWrap/>
            <w:hideMark/>
          </w:tcPr>
          <w:p w14:paraId="3E8CC1C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5,484 </w:t>
            </w:r>
          </w:p>
        </w:tc>
        <w:tc>
          <w:tcPr>
            <w:tcW w:w="768" w:type="dxa"/>
            <w:noWrap/>
            <w:hideMark/>
          </w:tcPr>
          <w:p w14:paraId="38F2974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46,029 </w:t>
            </w:r>
          </w:p>
        </w:tc>
        <w:tc>
          <w:tcPr>
            <w:tcW w:w="676" w:type="dxa"/>
            <w:noWrap/>
            <w:hideMark/>
          </w:tcPr>
          <w:p w14:paraId="4DA3650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562 </w:t>
            </w:r>
          </w:p>
        </w:tc>
        <w:tc>
          <w:tcPr>
            <w:tcW w:w="653" w:type="dxa"/>
            <w:noWrap/>
            <w:hideMark/>
          </w:tcPr>
          <w:p w14:paraId="1067814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195 </w:t>
            </w:r>
          </w:p>
        </w:tc>
        <w:tc>
          <w:tcPr>
            <w:tcW w:w="670" w:type="dxa"/>
            <w:noWrap/>
            <w:hideMark/>
          </w:tcPr>
          <w:p w14:paraId="6DD7626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406 </w:t>
            </w:r>
          </w:p>
        </w:tc>
        <w:tc>
          <w:tcPr>
            <w:tcW w:w="768" w:type="dxa"/>
            <w:noWrap/>
            <w:hideMark/>
          </w:tcPr>
          <w:p w14:paraId="7AE7BD1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55 </w:t>
            </w:r>
          </w:p>
        </w:tc>
        <w:tc>
          <w:tcPr>
            <w:tcW w:w="768" w:type="dxa"/>
            <w:noWrap/>
            <w:hideMark/>
          </w:tcPr>
          <w:p w14:paraId="274D54D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99 </w:t>
            </w:r>
          </w:p>
        </w:tc>
        <w:tc>
          <w:tcPr>
            <w:tcW w:w="768" w:type="dxa"/>
            <w:noWrap/>
            <w:hideMark/>
          </w:tcPr>
          <w:p w14:paraId="5CBCE5A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773 </w:t>
            </w:r>
          </w:p>
        </w:tc>
        <w:tc>
          <w:tcPr>
            <w:tcW w:w="768" w:type="dxa"/>
            <w:noWrap/>
            <w:hideMark/>
          </w:tcPr>
          <w:p w14:paraId="55C3ACF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32 </w:t>
            </w:r>
          </w:p>
        </w:tc>
        <w:tc>
          <w:tcPr>
            <w:tcW w:w="768" w:type="dxa"/>
            <w:noWrap/>
            <w:hideMark/>
          </w:tcPr>
          <w:p w14:paraId="4ED00D8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65 </w:t>
            </w:r>
          </w:p>
        </w:tc>
        <w:tc>
          <w:tcPr>
            <w:tcW w:w="768" w:type="dxa"/>
            <w:noWrap/>
            <w:hideMark/>
          </w:tcPr>
          <w:p w14:paraId="1EA4911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469 </w:t>
            </w:r>
          </w:p>
        </w:tc>
      </w:tr>
      <w:tr w:rsidR="00604C5F" w:rsidRPr="000F7D6A" w14:paraId="78C2F8E5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7B92927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17</w:t>
            </w:r>
          </w:p>
        </w:tc>
        <w:tc>
          <w:tcPr>
            <w:tcW w:w="4549" w:type="dxa"/>
            <w:noWrap/>
            <w:hideMark/>
          </w:tcPr>
          <w:p w14:paraId="410AF13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paper and paper products</w:t>
            </w:r>
          </w:p>
        </w:tc>
        <w:tc>
          <w:tcPr>
            <w:tcW w:w="767" w:type="dxa"/>
            <w:noWrap/>
            <w:hideMark/>
          </w:tcPr>
          <w:p w14:paraId="5BD4DE8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3,798 </w:t>
            </w:r>
          </w:p>
        </w:tc>
        <w:tc>
          <w:tcPr>
            <w:tcW w:w="767" w:type="dxa"/>
            <w:noWrap/>
            <w:hideMark/>
          </w:tcPr>
          <w:p w14:paraId="10693A6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53,379 </w:t>
            </w:r>
          </w:p>
        </w:tc>
        <w:tc>
          <w:tcPr>
            <w:tcW w:w="768" w:type="dxa"/>
            <w:noWrap/>
            <w:hideMark/>
          </w:tcPr>
          <w:p w14:paraId="2FF17F9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605,264 </w:t>
            </w:r>
          </w:p>
        </w:tc>
        <w:tc>
          <w:tcPr>
            <w:tcW w:w="676" w:type="dxa"/>
            <w:noWrap/>
            <w:hideMark/>
          </w:tcPr>
          <w:p w14:paraId="5EB7BFD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103 </w:t>
            </w:r>
          </w:p>
        </w:tc>
        <w:tc>
          <w:tcPr>
            <w:tcW w:w="653" w:type="dxa"/>
            <w:noWrap/>
            <w:hideMark/>
          </w:tcPr>
          <w:p w14:paraId="4A47264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268 </w:t>
            </w:r>
          </w:p>
        </w:tc>
        <w:tc>
          <w:tcPr>
            <w:tcW w:w="670" w:type="dxa"/>
            <w:noWrap/>
            <w:hideMark/>
          </w:tcPr>
          <w:p w14:paraId="2694016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762 </w:t>
            </w:r>
          </w:p>
        </w:tc>
        <w:tc>
          <w:tcPr>
            <w:tcW w:w="768" w:type="dxa"/>
            <w:noWrap/>
            <w:hideMark/>
          </w:tcPr>
          <w:p w14:paraId="1705B7B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55 </w:t>
            </w:r>
          </w:p>
        </w:tc>
        <w:tc>
          <w:tcPr>
            <w:tcW w:w="768" w:type="dxa"/>
            <w:noWrap/>
            <w:hideMark/>
          </w:tcPr>
          <w:p w14:paraId="51649F6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105 </w:t>
            </w:r>
          </w:p>
        </w:tc>
        <w:tc>
          <w:tcPr>
            <w:tcW w:w="768" w:type="dxa"/>
            <w:noWrap/>
            <w:hideMark/>
          </w:tcPr>
          <w:p w14:paraId="1C44CCD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084 </w:t>
            </w:r>
          </w:p>
        </w:tc>
        <w:tc>
          <w:tcPr>
            <w:tcW w:w="768" w:type="dxa"/>
            <w:noWrap/>
            <w:hideMark/>
          </w:tcPr>
          <w:p w14:paraId="1672854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050 </w:t>
            </w:r>
          </w:p>
        </w:tc>
        <w:tc>
          <w:tcPr>
            <w:tcW w:w="768" w:type="dxa"/>
            <w:noWrap/>
            <w:hideMark/>
          </w:tcPr>
          <w:p w14:paraId="426FF1B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0,550 </w:t>
            </w:r>
          </w:p>
        </w:tc>
        <w:tc>
          <w:tcPr>
            <w:tcW w:w="768" w:type="dxa"/>
            <w:noWrap/>
            <w:hideMark/>
          </w:tcPr>
          <w:p w14:paraId="5B9831F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5,218 </w:t>
            </w:r>
          </w:p>
        </w:tc>
      </w:tr>
      <w:tr w:rsidR="00604C5F" w:rsidRPr="000F7D6A" w14:paraId="44094BC5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6AD373A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18</w:t>
            </w:r>
          </w:p>
        </w:tc>
        <w:tc>
          <w:tcPr>
            <w:tcW w:w="4549" w:type="dxa"/>
            <w:noWrap/>
            <w:hideMark/>
          </w:tcPr>
          <w:p w14:paraId="4D08E7A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Printing and reproduction of recorded media</w:t>
            </w:r>
          </w:p>
        </w:tc>
        <w:tc>
          <w:tcPr>
            <w:tcW w:w="767" w:type="dxa"/>
            <w:noWrap/>
            <w:hideMark/>
          </w:tcPr>
          <w:p w14:paraId="69AB894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5,249 </w:t>
            </w:r>
          </w:p>
        </w:tc>
        <w:tc>
          <w:tcPr>
            <w:tcW w:w="767" w:type="dxa"/>
            <w:noWrap/>
            <w:hideMark/>
          </w:tcPr>
          <w:p w14:paraId="74BDFE3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5,972 </w:t>
            </w:r>
          </w:p>
        </w:tc>
        <w:tc>
          <w:tcPr>
            <w:tcW w:w="768" w:type="dxa"/>
            <w:noWrap/>
            <w:hideMark/>
          </w:tcPr>
          <w:p w14:paraId="37CEA89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02,040 </w:t>
            </w:r>
          </w:p>
        </w:tc>
        <w:tc>
          <w:tcPr>
            <w:tcW w:w="676" w:type="dxa"/>
            <w:noWrap/>
            <w:hideMark/>
          </w:tcPr>
          <w:p w14:paraId="0E26D1F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870 </w:t>
            </w:r>
          </w:p>
        </w:tc>
        <w:tc>
          <w:tcPr>
            <w:tcW w:w="653" w:type="dxa"/>
            <w:noWrap/>
            <w:hideMark/>
          </w:tcPr>
          <w:p w14:paraId="0251EF8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666 </w:t>
            </w:r>
          </w:p>
        </w:tc>
        <w:tc>
          <w:tcPr>
            <w:tcW w:w="670" w:type="dxa"/>
            <w:noWrap/>
            <w:hideMark/>
          </w:tcPr>
          <w:p w14:paraId="1C5E34F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033 </w:t>
            </w:r>
          </w:p>
        </w:tc>
        <w:tc>
          <w:tcPr>
            <w:tcW w:w="768" w:type="dxa"/>
            <w:noWrap/>
            <w:hideMark/>
          </w:tcPr>
          <w:p w14:paraId="65224F9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29 </w:t>
            </w:r>
          </w:p>
        </w:tc>
        <w:tc>
          <w:tcPr>
            <w:tcW w:w="768" w:type="dxa"/>
            <w:noWrap/>
            <w:hideMark/>
          </w:tcPr>
          <w:p w14:paraId="7054CB6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63 </w:t>
            </w:r>
          </w:p>
        </w:tc>
        <w:tc>
          <w:tcPr>
            <w:tcW w:w="768" w:type="dxa"/>
            <w:noWrap/>
            <w:hideMark/>
          </w:tcPr>
          <w:p w14:paraId="000CA71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498 </w:t>
            </w:r>
          </w:p>
        </w:tc>
        <w:tc>
          <w:tcPr>
            <w:tcW w:w="768" w:type="dxa"/>
            <w:noWrap/>
            <w:hideMark/>
          </w:tcPr>
          <w:p w14:paraId="00738B8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25 </w:t>
            </w:r>
          </w:p>
        </w:tc>
        <w:tc>
          <w:tcPr>
            <w:tcW w:w="768" w:type="dxa"/>
            <w:noWrap/>
            <w:hideMark/>
          </w:tcPr>
          <w:p w14:paraId="6BBD8AC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034 </w:t>
            </w:r>
          </w:p>
        </w:tc>
        <w:tc>
          <w:tcPr>
            <w:tcW w:w="768" w:type="dxa"/>
            <w:noWrap/>
            <w:hideMark/>
          </w:tcPr>
          <w:p w14:paraId="61819A4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5,327 </w:t>
            </w:r>
          </w:p>
        </w:tc>
      </w:tr>
      <w:tr w:rsidR="00604C5F" w:rsidRPr="000F7D6A" w14:paraId="7045A10B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33ACAF9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0</w:t>
            </w:r>
          </w:p>
        </w:tc>
        <w:tc>
          <w:tcPr>
            <w:tcW w:w="4549" w:type="dxa"/>
            <w:noWrap/>
            <w:hideMark/>
          </w:tcPr>
          <w:p w14:paraId="02D80FD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chemicals and chemical products</w:t>
            </w:r>
          </w:p>
        </w:tc>
        <w:tc>
          <w:tcPr>
            <w:tcW w:w="767" w:type="dxa"/>
            <w:noWrap/>
            <w:hideMark/>
          </w:tcPr>
          <w:p w14:paraId="35E46D7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6,841 </w:t>
            </w:r>
          </w:p>
        </w:tc>
        <w:tc>
          <w:tcPr>
            <w:tcW w:w="767" w:type="dxa"/>
            <w:noWrap/>
            <w:hideMark/>
          </w:tcPr>
          <w:p w14:paraId="1749521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07,952 </w:t>
            </w:r>
          </w:p>
        </w:tc>
        <w:tc>
          <w:tcPr>
            <w:tcW w:w="768" w:type="dxa"/>
            <w:noWrap/>
            <w:hideMark/>
          </w:tcPr>
          <w:p w14:paraId="72DE381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71,067 </w:t>
            </w:r>
          </w:p>
        </w:tc>
        <w:tc>
          <w:tcPr>
            <w:tcW w:w="676" w:type="dxa"/>
            <w:noWrap/>
            <w:hideMark/>
          </w:tcPr>
          <w:p w14:paraId="521B4D2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20,404 </w:t>
            </w:r>
          </w:p>
        </w:tc>
        <w:tc>
          <w:tcPr>
            <w:tcW w:w="653" w:type="dxa"/>
            <w:noWrap/>
            <w:hideMark/>
          </w:tcPr>
          <w:p w14:paraId="7C6BE05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361 </w:t>
            </w:r>
          </w:p>
        </w:tc>
        <w:tc>
          <w:tcPr>
            <w:tcW w:w="670" w:type="dxa"/>
            <w:noWrap/>
            <w:hideMark/>
          </w:tcPr>
          <w:p w14:paraId="518AE15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8,463 </w:t>
            </w:r>
          </w:p>
        </w:tc>
        <w:tc>
          <w:tcPr>
            <w:tcW w:w="768" w:type="dxa"/>
            <w:noWrap/>
            <w:hideMark/>
          </w:tcPr>
          <w:p w14:paraId="57F2CDB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96 </w:t>
            </w:r>
          </w:p>
        </w:tc>
        <w:tc>
          <w:tcPr>
            <w:tcW w:w="768" w:type="dxa"/>
            <w:noWrap/>
            <w:hideMark/>
          </w:tcPr>
          <w:p w14:paraId="18CBF2C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36 </w:t>
            </w:r>
          </w:p>
        </w:tc>
        <w:tc>
          <w:tcPr>
            <w:tcW w:w="768" w:type="dxa"/>
            <w:noWrap/>
            <w:hideMark/>
          </w:tcPr>
          <w:p w14:paraId="632C8BD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926 </w:t>
            </w:r>
          </w:p>
        </w:tc>
        <w:tc>
          <w:tcPr>
            <w:tcW w:w="768" w:type="dxa"/>
            <w:noWrap/>
            <w:hideMark/>
          </w:tcPr>
          <w:p w14:paraId="3EFD73A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68 </w:t>
            </w:r>
          </w:p>
        </w:tc>
        <w:tc>
          <w:tcPr>
            <w:tcW w:w="768" w:type="dxa"/>
            <w:noWrap/>
            <w:hideMark/>
          </w:tcPr>
          <w:p w14:paraId="1C4A782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040 </w:t>
            </w:r>
          </w:p>
        </w:tc>
        <w:tc>
          <w:tcPr>
            <w:tcW w:w="768" w:type="dxa"/>
            <w:noWrap/>
            <w:hideMark/>
          </w:tcPr>
          <w:p w14:paraId="6FF049A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3,130 </w:t>
            </w:r>
          </w:p>
        </w:tc>
      </w:tr>
      <w:tr w:rsidR="00604C5F" w:rsidRPr="000F7D6A" w14:paraId="5D589D3E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3A40111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2</w:t>
            </w:r>
          </w:p>
        </w:tc>
        <w:tc>
          <w:tcPr>
            <w:tcW w:w="4549" w:type="dxa"/>
            <w:noWrap/>
            <w:hideMark/>
          </w:tcPr>
          <w:p w14:paraId="46DB8C9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rubber and plastic products</w:t>
            </w:r>
          </w:p>
        </w:tc>
        <w:tc>
          <w:tcPr>
            <w:tcW w:w="767" w:type="dxa"/>
            <w:noWrap/>
            <w:hideMark/>
          </w:tcPr>
          <w:p w14:paraId="6FAC9D3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7,893 </w:t>
            </w:r>
          </w:p>
        </w:tc>
        <w:tc>
          <w:tcPr>
            <w:tcW w:w="767" w:type="dxa"/>
            <w:noWrap/>
            <w:hideMark/>
          </w:tcPr>
          <w:p w14:paraId="4C195C6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79,101 </w:t>
            </w:r>
          </w:p>
        </w:tc>
        <w:tc>
          <w:tcPr>
            <w:tcW w:w="768" w:type="dxa"/>
            <w:noWrap/>
            <w:hideMark/>
          </w:tcPr>
          <w:p w14:paraId="03FB495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82,234 </w:t>
            </w:r>
          </w:p>
        </w:tc>
        <w:tc>
          <w:tcPr>
            <w:tcW w:w="676" w:type="dxa"/>
            <w:noWrap/>
            <w:hideMark/>
          </w:tcPr>
          <w:p w14:paraId="5A38771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4,978 </w:t>
            </w:r>
          </w:p>
        </w:tc>
        <w:tc>
          <w:tcPr>
            <w:tcW w:w="653" w:type="dxa"/>
            <w:noWrap/>
            <w:hideMark/>
          </w:tcPr>
          <w:p w14:paraId="433DEFA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208 </w:t>
            </w:r>
          </w:p>
        </w:tc>
        <w:tc>
          <w:tcPr>
            <w:tcW w:w="670" w:type="dxa"/>
            <w:noWrap/>
            <w:hideMark/>
          </w:tcPr>
          <w:p w14:paraId="3A1F668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0,213 </w:t>
            </w:r>
          </w:p>
        </w:tc>
        <w:tc>
          <w:tcPr>
            <w:tcW w:w="768" w:type="dxa"/>
            <w:noWrap/>
            <w:hideMark/>
          </w:tcPr>
          <w:p w14:paraId="61AE38B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66 </w:t>
            </w:r>
          </w:p>
        </w:tc>
        <w:tc>
          <w:tcPr>
            <w:tcW w:w="768" w:type="dxa"/>
            <w:noWrap/>
            <w:hideMark/>
          </w:tcPr>
          <w:p w14:paraId="73C2AA3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102 </w:t>
            </w:r>
          </w:p>
        </w:tc>
        <w:tc>
          <w:tcPr>
            <w:tcW w:w="768" w:type="dxa"/>
            <w:noWrap/>
            <w:hideMark/>
          </w:tcPr>
          <w:p w14:paraId="0E098CE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457 </w:t>
            </w:r>
          </w:p>
        </w:tc>
        <w:tc>
          <w:tcPr>
            <w:tcW w:w="768" w:type="dxa"/>
            <w:noWrap/>
            <w:hideMark/>
          </w:tcPr>
          <w:p w14:paraId="1F6F29F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61 </w:t>
            </w:r>
          </w:p>
        </w:tc>
        <w:tc>
          <w:tcPr>
            <w:tcW w:w="768" w:type="dxa"/>
            <w:noWrap/>
            <w:hideMark/>
          </w:tcPr>
          <w:p w14:paraId="06A9135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185 </w:t>
            </w:r>
          </w:p>
        </w:tc>
        <w:tc>
          <w:tcPr>
            <w:tcW w:w="768" w:type="dxa"/>
            <w:noWrap/>
            <w:hideMark/>
          </w:tcPr>
          <w:p w14:paraId="1F56BB3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2,810 </w:t>
            </w:r>
          </w:p>
        </w:tc>
      </w:tr>
      <w:tr w:rsidR="00604C5F" w:rsidRPr="000F7D6A" w14:paraId="4A2D0FE3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2B954E2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3</w:t>
            </w:r>
          </w:p>
        </w:tc>
        <w:tc>
          <w:tcPr>
            <w:tcW w:w="4549" w:type="dxa"/>
            <w:noWrap/>
            <w:hideMark/>
          </w:tcPr>
          <w:p w14:paraId="19E521D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other non-metallic mineral products</w:t>
            </w:r>
          </w:p>
        </w:tc>
        <w:tc>
          <w:tcPr>
            <w:tcW w:w="767" w:type="dxa"/>
            <w:noWrap/>
            <w:hideMark/>
          </w:tcPr>
          <w:p w14:paraId="064F000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8,655 </w:t>
            </w:r>
          </w:p>
        </w:tc>
        <w:tc>
          <w:tcPr>
            <w:tcW w:w="767" w:type="dxa"/>
            <w:noWrap/>
            <w:hideMark/>
          </w:tcPr>
          <w:p w14:paraId="1FBFFF3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62,304 </w:t>
            </w:r>
          </w:p>
        </w:tc>
        <w:tc>
          <w:tcPr>
            <w:tcW w:w="768" w:type="dxa"/>
            <w:noWrap/>
            <w:hideMark/>
          </w:tcPr>
          <w:p w14:paraId="23AF3E3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03,942 </w:t>
            </w:r>
          </w:p>
        </w:tc>
        <w:tc>
          <w:tcPr>
            <w:tcW w:w="676" w:type="dxa"/>
            <w:noWrap/>
            <w:hideMark/>
          </w:tcPr>
          <w:p w14:paraId="14F3B92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0,465 </w:t>
            </w:r>
          </w:p>
        </w:tc>
        <w:tc>
          <w:tcPr>
            <w:tcW w:w="653" w:type="dxa"/>
            <w:noWrap/>
            <w:hideMark/>
          </w:tcPr>
          <w:p w14:paraId="6511C9F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013 </w:t>
            </w:r>
          </w:p>
        </w:tc>
        <w:tc>
          <w:tcPr>
            <w:tcW w:w="670" w:type="dxa"/>
            <w:noWrap/>
            <w:hideMark/>
          </w:tcPr>
          <w:p w14:paraId="767E755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311 </w:t>
            </w:r>
          </w:p>
        </w:tc>
        <w:tc>
          <w:tcPr>
            <w:tcW w:w="768" w:type="dxa"/>
            <w:noWrap/>
            <w:hideMark/>
          </w:tcPr>
          <w:p w14:paraId="6C68EF5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23 </w:t>
            </w:r>
          </w:p>
        </w:tc>
        <w:tc>
          <w:tcPr>
            <w:tcW w:w="768" w:type="dxa"/>
            <w:noWrap/>
            <w:hideMark/>
          </w:tcPr>
          <w:p w14:paraId="10B38B6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00 </w:t>
            </w:r>
          </w:p>
        </w:tc>
        <w:tc>
          <w:tcPr>
            <w:tcW w:w="768" w:type="dxa"/>
            <w:noWrap/>
            <w:hideMark/>
          </w:tcPr>
          <w:p w14:paraId="52F7559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168 </w:t>
            </w:r>
          </w:p>
        </w:tc>
        <w:tc>
          <w:tcPr>
            <w:tcW w:w="768" w:type="dxa"/>
            <w:noWrap/>
            <w:hideMark/>
          </w:tcPr>
          <w:p w14:paraId="759C638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2 </w:t>
            </w:r>
          </w:p>
        </w:tc>
        <w:tc>
          <w:tcPr>
            <w:tcW w:w="768" w:type="dxa"/>
            <w:noWrap/>
            <w:hideMark/>
          </w:tcPr>
          <w:p w14:paraId="0BA2A5F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76 </w:t>
            </w:r>
          </w:p>
        </w:tc>
        <w:tc>
          <w:tcPr>
            <w:tcW w:w="768" w:type="dxa"/>
            <w:noWrap/>
            <w:hideMark/>
          </w:tcPr>
          <w:p w14:paraId="79C65EB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5,665 </w:t>
            </w:r>
          </w:p>
        </w:tc>
      </w:tr>
      <w:tr w:rsidR="00604C5F" w:rsidRPr="000F7D6A" w14:paraId="36AB4BA4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3DC75D4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4</w:t>
            </w:r>
          </w:p>
        </w:tc>
        <w:tc>
          <w:tcPr>
            <w:tcW w:w="4549" w:type="dxa"/>
            <w:noWrap/>
            <w:hideMark/>
          </w:tcPr>
          <w:p w14:paraId="2452DA5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basic metals</w:t>
            </w:r>
          </w:p>
        </w:tc>
        <w:tc>
          <w:tcPr>
            <w:tcW w:w="767" w:type="dxa"/>
            <w:noWrap/>
            <w:hideMark/>
          </w:tcPr>
          <w:p w14:paraId="198E27A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3,110 </w:t>
            </w:r>
          </w:p>
        </w:tc>
        <w:tc>
          <w:tcPr>
            <w:tcW w:w="767" w:type="dxa"/>
            <w:noWrap/>
            <w:hideMark/>
          </w:tcPr>
          <w:p w14:paraId="7D92E29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07,509 </w:t>
            </w:r>
          </w:p>
        </w:tc>
        <w:tc>
          <w:tcPr>
            <w:tcW w:w="768" w:type="dxa"/>
            <w:noWrap/>
            <w:hideMark/>
          </w:tcPr>
          <w:p w14:paraId="070AAC6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70,454 </w:t>
            </w:r>
          </w:p>
        </w:tc>
        <w:tc>
          <w:tcPr>
            <w:tcW w:w="676" w:type="dxa"/>
            <w:noWrap/>
            <w:hideMark/>
          </w:tcPr>
          <w:p w14:paraId="3F85535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4,710 </w:t>
            </w:r>
          </w:p>
        </w:tc>
        <w:tc>
          <w:tcPr>
            <w:tcW w:w="653" w:type="dxa"/>
            <w:noWrap/>
            <w:hideMark/>
          </w:tcPr>
          <w:p w14:paraId="78DA517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745 </w:t>
            </w:r>
          </w:p>
        </w:tc>
        <w:tc>
          <w:tcPr>
            <w:tcW w:w="670" w:type="dxa"/>
            <w:noWrap/>
            <w:hideMark/>
          </w:tcPr>
          <w:p w14:paraId="6A73686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8,641 </w:t>
            </w:r>
          </w:p>
        </w:tc>
        <w:tc>
          <w:tcPr>
            <w:tcW w:w="768" w:type="dxa"/>
            <w:noWrap/>
            <w:hideMark/>
          </w:tcPr>
          <w:p w14:paraId="6878A66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55 </w:t>
            </w:r>
          </w:p>
        </w:tc>
        <w:tc>
          <w:tcPr>
            <w:tcW w:w="768" w:type="dxa"/>
            <w:noWrap/>
            <w:hideMark/>
          </w:tcPr>
          <w:p w14:paraId="7794DB1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184 </w:t>
            </w:r>
          </w:p>
        </w:tc>
        <w:tc>
          <w:tcPr>
            <w:tcW w:w="768" w:type="dxa"/>
            <w:noWrap/>
            <w:hideMark/>
          </w:tcPr>
          <w:p w14:paraId="24A4FB9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430 </w:t>
            </w:r>
          </w:p>
        </w:tc>
        <w:tc>
          <w:tcPr>
            <w:tcW w:w="768" w:type="dxa"/>
            <w:noWrap/>
            <w:hideMark/>
          </w:tcPr>
          <w:p w14:paraId="685560D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24 </w:t>
            </w:r>
          </w:p>
        </w:tc>
        <w:tc>
          <w:tcPr>
            <w:tcW w:w="768" w:type="dxa"/>
            <w:noWrap/>
            <w:hideMark/>
          </w:tcPr>
          <w:p w14:paraId="2E70274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559 </w:t>
            </w:r>
          </w:p>
        </w:tc>
        <w:tc>
          <w:tcPr>
            <w:tcW w:w="768" w:type="dxa"/>
            <w:noWrap/>
            <w:hideMark/>
          </w:tcPr>
          <w:p w14:paraId="1F9F206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7,482 </w:t>
            </w:r>
          </w:p>
        </w:tc>
      </w:tr>
      <w:tr w:rsidR="00604C5F" w:rsidRPr="000F7D6A" w14:paraId="126E4115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648190D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5</w:t>
            </w:r>
          </w:p>
        </w:tc>
        <w:tc>
          <w:tcPr>
            <w:tcW w:w="4549" w:type="dxa"/>
            <w:noWrap/>
            <w:hideMark/>
          </w:tcPr>
          <w:p w14:paraId="599E862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fabricated metal products</w:t>
            </w:r>
          </w:p>
        </w:tc>
        <w:tc>
          <w:tcPr>
            <w:tcW w:w="767" w:type="dxa"/>
            <w:noWrap/>
            <w:hideMark/>
          </w:tcPr>
          <w:p w14:paraId="318CB41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2,842 </w:t>
            </w:r>
          </w:p>
        </w:tc>
        <w:tc>
          <w:tcPr>
            <w:tcW w:w="767" w:type="dxa"/>
            <w:noWrap/>
            <w:hideMark/>
          </w:tcPr>
          <w:p w14:paraId="7DE6E71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63,454 </w:t>
            </w:r>
          </w:p>
        </w:tc>
        <w:tc>
          <w:tcPr>
            <w:tcW w:w="768" w:type="dxa"/>
            <w:noWrap/>
            <w:hideMark/>
          </w:tcPr>
          <w:p w14:paraId="1E3B874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89,120 </w:t>
            </w:r>
          </w:p>
        </w:tc>
        <w:tc>
          <w:tcPr>
            <w:tcW w:w="676" w:type="dxa"/>
            <w:noWrap/>
            <w:hideMark/>
          </w:tcPr>
          <w:p w14:paraId="6CC0FA9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7,941 </w:t>
            </w:r>
          </w:p>
        </w:tc>
        <w:tc>
          <w:tcPr>
            <w:tcW w:w="653" w:type="dxa"/>
            <w:noWrap/>
            <w:hideMark/>
          </w:tcPr>
          <w:p w14:paraId="425975B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006 </w:t>
            </w:r>
          </w:p>
        </w:tc>
        <w:tc>
          <w:tcPr>
            <w:tcW w:w="670" w:type="dxa"/>
            <w:noWrap/>
            <w:hideMark/>
          </w:tcPr>
          <w:p w14:paraId="7D062D8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319 </w:t>
            </w:r>
          </w:p>
        </w:tc>
        <w:tc>
          <w:tcPr>
            <w:tcW w:w="768" w:type="dxa"/>
            <w:noWrap/>
            <w:hideMark/>
          </w:tcPr>
          <w:p w14:paraId="710D360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91 </w:t>
            </w:r>
          </w:p>
        </w:tc>
        <w:tc>
          <w:tcPr>
            <w:tcW w:w="768" w:type="dxa"/>
            <w:noWrap/>
            <w:hideMark/>
          </w:tcPr>
          <w:p w14:paraId="22DFC94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072 </w:t>
            </w:r>
          </w:p>
        </w:tc>
        <w:tc>
          <w:tcPr>
            <w:tcW w:w="768" w:type="dxa"/>
            <w:noWrap/>
            <w:hideMark/>
          </w:tcPr>
          <w:p w14:paraId="7E39449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189 </w:t>
            </w:r>
          </w:p>
        </w:tc>
        <w:tc>
          <w:tcPr>
            <w:tcW w:w="768" w:type="dxa"/>
            <w:noWrap/>
            <w:hideMark/>
          </w:tcPr>
          <w:p w14:paraId="76093D9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59 </w:t>
            </w:r>
          </w:p>
        </w:tc>
        <w:tc>
          <w:tcPr>
            <w:tcW w:w="768" w:type="dxa"/>
            <w:noWrap/>
            <w:hideMark/>
          </w:tcPr>
          <w:p w14:paraId="5B8D3AC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90 </w:t>
            </w:r>
          </w:p>
        </w:tc>
        <w:tc>
          <w:tcPr>
            <w:tcW w:w="768" w:type="dxa"/>
            <w:noWrap/>
            <w:hideMark/>
          </w:tcPr>
          <w:p w14:paraId="5413B0B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3,281 </w:t>
            </w:r>
          </w:p>
        </w:tc>
      </w:tr>
      <w:tr w:rsidR="00604C5F" w:rsidRPr="000F7D6A" w14:paraId="67DC55DD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2AC380B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6</w:t>
            </w:r>
          </w:p>
        </w:tc>
        <w:tc>
          <w:tcPr>
            <w:tcW w:w="4549" w:type="dxa"/>
            <w:noWrap/>
            <w:hideMark/>
          </w:tcPr>
          <w:p w14:paraId="292EE91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computer, electronic and optical products</w:t>
            </w:r>
          </w:p>
        </w:tc>
        <w:tc>
          <w:tcPr>
            <w:tcW w:w="767" w:type="dxa"/>
            <w:noWrap/>
            <w:hideMark/>
          </w:tcPr>
          <w:p w14:paraId="07B1F38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4,177 </w:t>
            </w:r>
          </w:p>
        </w:tc>
        <w:tc>
          <w:tcPr>
            <w:tcW w:w="767" w:type="dxa"/>
            <w:noWrap/>
            <w:hideMark/>
          </w:tcPr>
          <w:p w14:paraId="50D91EE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75,631 </w:t>
            </w:r>
          </w:p>
        </w:tc>
        <w:tc>
          <w:tcPr>
            <w:tcW w:w="768" w:type="dxa"/>
            <w:noWrap/>
            <w:hideMark/>
          </w:tcPr>
          <w:p w14:paraId="34840E2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47,600 </w:t>
            </w:r>
          </w:p>
        </w:tc>
        <w:tc>
          <w:tcPr>
            <w:tcW w:w="676" w:type="dxa"/>
            <w:noWrap/>
            <w:hideMark/>
          </w:tcPr>
          <w:p w14:paraId="491F3CB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0,374 </w:t>
            </w:r>
          </w:p>
        </w:tc>
        <w:tc>
          <w:tcPr>
            <w:tcW w:w="653" w:type="dxa"/>
            <w:noWrap/>
            <w:hideMark/>
          </w:tcPr>
          <w:p w14:paraId="4E6916D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787 </w:t>
            </w:r>
          </w:p>
        </w:tc>
        <w:tc>
          <w:tcPr>
            <w:tcW w:w="670" w:type="dxa"/>
            <w:noWrap/>
            <w:hideMark/>
          </w:tcPr>
          <w:p w14:paraId="309D1DB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336 </w:t>
            </w:r>
          </w:p>
        </w:tc>
        <w:tc>
          <w:tcPr>
            <w:tcW w:w="768" w:type="dxa"/>
            <w:noWrap/>
            <w:hideMark/>
          </w:tcPr>
          <w:p w14:paraId="16894AB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96 </w:t>
            </w:r>
          </w:p>
        </w:tc>
        <w:tc>
          <w:tcPr>
            <w:tcW w:w="768" w:type="dxa"/>
            <w:noWrap/>
            <w:hideMark/>
          </w:tcPr>
          <w:p w14:paraId="2C03735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88 </w:t>
            </w:r>
          </w:p>
        </w:tc>
        <w:tc>
          <w:tcPr>
            <w:tcW w:w="768" w:type="dxa"/>
            <w:noWrap/>
            <w:hideMark/>
          </w:tcPr>
          <w:p w14:paraId="1B6DBBC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050 </w:t>
            </w:r>
          </w:p>
        </w:tc>
        <w:tc>
          <w:tcPr>
            <w:tcW w:w="768" w:type="dxa"/>
            <w:noWrap/>
            <w:hideMark/>
          </w:tcPr>
          <w:p w14:paraId="5BC9D14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59 </w:t>
            </w:r>
          </w:p>
        </w:tc>
        <w:tc>
          <w:tcPr>
            <w:tcW w:w="768" w:type="dxa"/>
            <w:noWrap/>
            <w:hideMark/>
          </w:tcPr>
          <w:p w14:paraId="686F7B8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794 </w:t>
            </w:r>
          </w:p>
        </w:tc>
        <w:tc>
          <w:tcPr>
            <w:tcW w:w="768" w:type="dxa"/>
            <w:noWrap/>
            <w:hideMark/>
          </w:tcPr>
          <w:p w14:paraId="17E2838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8,294 </w:t>
            </w:r>
          </w:p>
        </w:tc>
      </w:tr>
      <w:tr w:rsidR="00604C5F" w:rsidRPr="000F7D6A" w14:paraId="5EC3AEB9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0AD6E33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7</w:t>
            </w:r>
          </w:p>
        </w:tc>
        <w:tc>
          <w:tcPr>
            <w:tcW w:w="4549" w:type="dxa"/>
            <w:noWrap/>
            <w:hideMark/>
          </w:tcPr>
          <w:p w14:paraId="70D880D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electrical equipment</w:t>
            </w:r>
          </w:p>
        </w:tc>
        <w:tc>
          <w:tcPr>
            <w:tcW w:w="767" w:type="dxa"/>
            <w:noWrap/>
            <w:hideMark/>
          </w:tcPr>
          <w:p w14:paraId="3CD37E3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7,797 </w:t>
            </w:r>
          </w:p>
        </w:tc>
        <w:tc>
          <w:tcPr>
            <w:tcW w:w="767" w:type="dxa"/>
            <w:noWrap/>
            <w:hideMark/>
          </w:tcPr>
          <w:p w14:paraId="189EC49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6,999 </w:t>
            </w:r>
          </w:p>
        </w:tc>
        <w:tc>
          <w:tcPr>
            <w:tcW w:w="768" w:type="dxa"/>
            <w:noWrap/>
            <w:hideMark/>
          </w:tcPr>
          <w:p w14:paraId="1DE904A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46,190 </w:t>
            </w:r>
          </w:p>
        </w:tc>
        <w:tc>
          <w:tcPr>
            <w:tcW w:w="676" w:type="dxa"/>
            <w:noWrap/>
            <w:hideMark/>
          </w:tcPr>
          <w:p w14:paraId="0F63C00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938 </w:t>
            </w:r>
          </w:p>
        </w:tc>
        <w:tc>
          <w:tcPr>
            <w:tcW w:w="653" w:type="dxa"/>
            <w:noWrap/>
            <w:hideMark/>
          </w:tcPr>
          <w:p w14:paraId="00C9913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293 </w:t>
            </w:r>
          </w:p>
        </w:tc>
        <w:tc>
          <w:tcPr>
            <w:tcW w:w="670" w:type="dxa"/>
            <w:noWrap/>
            <w:hideMark/>
          </w:tcPr>
          <w:p w14:paraId="4FD50DA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496 </w:t>
            </w:r>
          </w:p>
        </w:tc>
        <w:tc>
          <w:tcPr>
            <w:tcW w:w="768" w:type="dxa"/>
            <w:noWrap/>
            <w:hideMark/>
          </w:tcPr>
          <w:p w14:paraId="3B79804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22 </w:t>
            </w:r>
          </w:p>
        </w:tc>
        <w:tc>
          <w:tcPr>
            <w:tcW w:w="768" w:type="dxa"/>
            <w:noWrap/>
            <w:hideMark/>
          </w:tcPr>
          <w:p w14:paraId="3F3A38F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121 </w:t>
            </w:r>
          </w:p>
        </w:tc>
        <w:tc>
          <w:tcPr>
            <w:tcW w:w="768" w:type="dxa"/>
            <w:noWrap/>
            <w:hideMark/>
          </w:tcPr>
          <w:p w14:paraId="37A7750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269 </w:t>
            </w:r>
          </w:p>
        </w:tc>
        <w:tc>
          <w:tcPr>
            <w:tcW w:w="768" w:type="dxa"/>
            <w:noWrap/>
            <w:hideMark/>
          </w:tcPr>
          <w:p w14:paraId="2E40801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31 </w:t>
            </w:r>
          </w:p>
        </w:tc>
        <w:tc>
          <w:tcPr>
            <w:tcW w:w="768" w:type="dxa"/>
            <w:noWrap/>
            <w:hideMark/>
          </w:tcPr>
          <w:p w14:paraId="7B7E5B8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95 </w:t>
            </w:r>
          </w:p>
        </w:tc>
        <w:tc>
          <w:tcPr>
            <w:tcW w:w="768" w:type="dxa"/>
            <w:noWrap/>
            <w:hideMark/>
          </w:tcPr>
          <w:p w14:paraId="39892E5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160 </w:t>
            </w:r>
          </w:p>
        </w:tc>
      </w:tr>
      <w:tr w:rsidR="00604C5F" w:rsidRPr="000F7D6A" w14:paraId="15F2D172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412D75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8</w:t>
            </w:r>
          </w:p>
        </w:tc>
        <w:tc>
          <w:tcPr>
            <w:tcW w:w="4549" w:type="dxa"/>
            <w:noWrap/>
            <w:hideMark/>
          </w:tcPr>
          <w:p w14:paraId="31DCAA5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machinery and equipment nec</w:t>
            </w:r>
          </w:p>
        </w:tc>
        <w:tc>
          <w:tcPr>
            <w:tcW w:w="767" w:type="dxa"/>
            <w:noWrap/>
            <w:hideMark/>
          </w:tcPr>
          <w:p w14:paraId="797F446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0,104 </w:t>
            </w:r>
          </w:p>
        </w:tc>
        <w:tc>
          <w:tcPr>
            <w:tcW w:w="767" w:type="dxa"/>
            <w:noWrap/>
            <w:hideMark/>
          </w:tcPr>
          <w:p w14:paraId="22705F9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10,142 </w:t>
            </w:r>
          </w:p>
        </w:tc>
        <w:tc>
          <w:tcPr>
            <w:tcW w:w="768" w:type="dxa"/>
            <w:noWrap/>
            <w:hideMark/>
          </w:tcPr>
          <w:p w14:paraId="4C0EF50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18,705 </w:t>
            </w:r>
          </w:p>
        </w:tc>
        <w:tc>
          <w:tcPr>
            <w:tcW w:w="676" w:type="dxa"/>
            <w:noWrap/>
            <w:hideMark/>
          </w:tcPr>
          <w:p w14:paraId="74DBB01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1,343 </w:t>
            </w:r>
          </w:p>
        </w:tc>
        <w:tc>
          <w:tcPr>
            <w:tcW w:w="653" w:type="dxa"/>
            <w:noWrap/>
            <w:hideMark/>
          </w:tcPr>
          <w:p w14:paraId="2B0031D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454 </w:t>
            </w:r>
          </w:p>
        </w:tc>
        <w:tc>
          <w:tcPr>
            <w:tcW w:w="670" w:type="dxa"/>
            <w:noWrap/>
            <w:hideMark/>
          </w:tcPr>
          <w:p w14:paraId="4183B3F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6,916 </w:t>
            </w:r>
          </w:p>
        </w:tc>
        <w:tc>
          <w:tcPr>
            <w:tcW w:w="768" w:type="dxa"/>
            <w:noWrap/>
            <w:hideMark/>
          </w:tcPr>
          <w:p w14:paraId="749C7F9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86 </w:t>
            </w:r>
          </w:p>
        </w:tc>
        <w:tc>
          <w:tcPr>
            <w:tcW w:w="768" w:type="dxa"/>
            <w:noWrap/>
            <w:hideMark/>
          </w:tcPr>
          <w:p w14:paraId="32D7DB2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361 </w:t>
            </w:r>
          </w:p>
        </w:tc>
        <w:tc>
          <w:tcPr>
            <w:tcW w:w="768" w:type="dxa"/>
            <w:noWrap/>
            <w:hideMark/>
          </w:tcPr>
          <w:p w14:paraId="1DFE9D5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874 </w:t>
            </w:r>
          </w:p>
        </w:tc>
        <w:tc>
          <w:tcPr>
            <w:tcW w:w="768" w:type="dxa"/>
            <w:noWrap/>
            <w:hideMark/>
          </w:tcPr>
          <w:p w14:paraId="4BE7D5D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75 </w:t>
            </w:r>
          </w:p>
        </w:tc>
        <w:tc>
          <w:tcPr>
            <w:tcW w:w="768" w:type="dxa"/>
            <w:noWrap/>
            <w:hideMark/>
          </w:tcPr>
          <w:p w14:paraId="1803B03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920 </w:t>
            </w:r>
          </w:p>
        </w:tc>
        <w:tc>
          <w:tcPr>
            <w:tcW w:w="768" w:type="dxa"/>
            <w:noWrap/>
            <w:hideMark/>
          </w:tcPr>
          <w:p w14:paraId="608CD5C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8,512 </w:t>
            </w:r>
          </w:p>
        </w:tc>
      </w:tr>
      <w:tr w:rsidR="00604C5F" w:rsidRPr="000F7D6A" w14:paraId="48F7B168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F59D03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29</w:t>
            </w:r>
          </w:p>
        </w:tc>
        <w:tc>
          <w:tcPr>
            <w:tcW w:w="4549" w:type="dxa"/>
            <w:noWrap/>
            <w:hideMark/>
          </w:tcPr>
          <w:p w14:paraId="5394B01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Manufacture of motor vehicles, </w:t>
            </w:r>
            <w:proofErr w:type="gramStart"/>
            <w:r w:rsidRPr="000F7D6A">
              <w:rPr>
                <w:b/>
                <w:bCs/>
                <w:sz w:val="12"/>
                <w:szCs w:val="12"/>
              </w:rPr>
              <w:t>trailers</w:t>
            </w:r>
            <w:proofErr w:type="gramEnd"/>
            <w:r w:rsidRPr="000F7D6A">
              <w:rPr>
                <w:b/>
                <w:bCs/>
                <w:sz w:val="12"/>
                <w:szCs w:val="12"/>
              </w:rPr>
              <w:t xml:space="preserve"> and semi-trailers</w:t>
            </w:r>
          </w:p>
        </w:tc>
        <w:tc>
          <w:tcPr>
            <w:tcW w:w="767" w:type="dxa"/>
            <w:noWrap/>
            <w:hideMark/>
          </w:tcPr>
          <w:p w14:paraId="0A34E08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1,888 </w:t>
            </w:r>
          </w:p>
        </w:tc>
        <w:tc>
          <w:tcPr>
            <w:tcW w:w="767" w:type="dxa"/>
            <w:noWrap/>
            <w:hideMark/>
          </w:tcPr>
          <w:p w14:paraId="2995E03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7,870 </w:t>
            </w:r>
          </w:p>
        </w:tc>
        <w:tc>
          <w:tcPr>
            <w:tcW w:w="768" w:type="dxa"/>
            <w:noWrap/>
            <w:hideMark/>
          </w:tcPr>
          <w:p w14:paraId="75C7D45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30,836 </w:t>
            </w:r>
          </w:p>
        </w:tc>
        <w:tc>
          <w:tcPr>
            <w:tcW w:w="676" w:type="dxa"/>
            <w:noWrap/>
            <w:hideMark/>
          </w:tcPr>
          <w:p w14:paraId="0E2A853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469 </w:t>
            </w:r>
          </w:p>
        </w:tc>
        <w:tc>
          <w:tcPr>
            <w:tcW w:w="653" w:type="dxa"/>
            <w:noWrap/>
            <w:hideMark/>
          </w:tcPr>
          <w:p w14:paraId="104681C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192 </w:t>
            </w:r>
          </w:p>
        </w:tc>
        <w:tc>
          <w:tcPr>
            <w:tcW w:w="670" w:type="dxa"/>
            <w:noWrap/>
            <w:hideMark/>
          </w:tcPr>
          <w:p w14:paraId="7BEE6CF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852 </w:t>
            </w:r>
          </w:p>
        </w:tc>
        <w:tc>
          <w:tcPr>
            <w:tcW w:w="768" w:type="dxa"/>
            <w:noWrap/>
            <w:hideMark/>
          </w:tcPr>
          <w:p w14:paraId="04D805B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88 </w:t>
            </w:r>
          </w:p>
        </w:tc>
        <w:tc>
          <w:tcPr>
            <w:tcW w:w="768" w:type="dxa"/>
            <w:noWrap/>
            <w:hideMark/>
          </w:tcPr>
          <w:p w14:paraId="6E61302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034 </w:t>
            </w:r>
          </w:p>
        </w:tc>
        <w:tc>
          <w:tcPr>
            <w:tcW w:w="768" w:type="dxa"/>
            <w:noWrap/>
            <w:hideMark/>
          </w:tcPr>
          <w:p w14:paraId="218111C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041 </w:t>
            </w:r>
          </w:p>
        </w:tc>
        <w:tc>
          <w:tcPr>
            <w:tcW w:w="768" w:type="dxa"/>
            <w:noWrap/>
            <w:hideMark/>
          </w:tcPr>
          <w:p w14:paraId="6F92B49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84 </w:t>
            </w:r>
          </w:p>
        </w:tc>
        <w:tc>
          <w:tcPr>
            <w:tcW w:w="768" w:type="dxa"/>
            <w:noWrap/>
            <w:hideMark/>
          </w:tcPr>
          <w:p w14:paraId="6A27B7E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045 </w:t>
            </w:r>
          </w:p>
        </w:tc>
        <w:tc>
          <w:tcPr>
            <w:tcW w:w="768" w:type="dxa"/>
            <w:noWrap/>
            <w:hideMark/>
          </w:tcPr>
          <w:p w14:paraId="10C74D9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5,443 </w:t>
            </w:r>
          </w:p>
        </w:tc>
      </w:tr>
      <w:tr w:rsidR="00604C5F" w:rsidRPr="000F7D6A" w14:paraId="521AA946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615DB4A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30</w:t>
            </w:r>
          </w:p>
        </w:tc>
        <w:tc>
          <w:tcPr>
            <w:tcW w:w="4549" w:type="dxa"/>
            <w:noWrap/>
            <w:hideMark/>
          </w:tcPr>
          <w:p w14:paraId="62E93F2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other transport equipment</w:t>
            </w:r>
          </w:p>
        </w:tc>
        <w:tc>
          <w:tcPr>
            <w:tcW w:w="767" w:type="dxa"/>
            <w:noWrap/>
            <w:hideMark/>
          </w:tcPr>
          <w:p w14:paraId="2928304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3,365 </w:t>
            </w:r>
          </w:p>
        </w:tc>
        <w:tc>
          <w:tcPr>
            <w:tcW w:w="767" w:type="dxa"/>
            <w:noWrap/>
            <w:hideMark/>
          </w:tcPr>
          <w:p w14:paraId="05D1ED3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4,844 </w:t>
            </w:r>
          </w:p>
        </w:tc>
        <w:tc>
          <w:tcPr>
            <w:tcW w:w="768" w:type="dxa"/>
            <w:noWrap/>
            <w:hideMark/>
          </w:tcPr>
          <w:p w14:paraId="6186186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20,090 </w:t>
            </w:r>
          </w:p>
        </w:tc>
        <w:tc>
          <w:tcPr>
            <w:tcW w:w="676" w:type="dxa"/>
            <w:noWrap/>
            <w:hideMark/>
          </w:tcPr>
          <w:p w14:paraId="7062A41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386 </w:t>
            </w:r>
          </w:p>
        </w:tc>
        <w:tc>
          <w:tcPr>
            <w:tcW w:w="653" w:type="dxa"/>
            <w:noWrap/>
            <w:hideMark/>
          </w:tcPr>
          <w:p w14:paraId="133F136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457 </w:t>
            </w:r>
          </w:p>
        </w:tc>
        <w:tc>
          <w:tcPr>
            <w:tcW w:w="670" w:type="dxa"/>
            <w:noWrap/>
            <w:hideMark/>
          </w:tcPr>
          <w:p w14:paraId="75D81DA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969 </w:t>
            </w:r>
          </w:p>
        </w:tc>
        <w:tc>
          <w:tcPr>
            <w:tcW w:w="768" w:type="dxa"/>
            <w:noWrap/>
            <w:hideMark/>
          </w:tcPr>
          <w:p w14:paraId="7EF745B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792 </w:t>
            </w:r>
          </w:p>
        </w:tc>
        <w:tc>
          <w:tcPr>
            <w:tcW w:w="768" w:type="dxa"/>
            <w:noWrap/>
            <w:hideMark/>
          </w:tcPr>
          <w:p w14:paraId="6F3A95F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883 </w:t>
            </w:r>
          </w:p>
        </w:tc>
        <w:tc>
          <w:tcPr>
            <w:tcW w:w="768" w:type="dxa"/>
            <w:noWrap/>
            <w:hideMark/>
          </w:tcPr>
          <w:p w14:paraId="3597CA6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175 </w:t>
            </w:r>
          </w:p>
        </w:tc>
        <w:tc>
          <w:tcPr>
            <w:tcW w:w="768" w:type="dxa"/>
            <w:noWrap/>
            <w:hideMark/>
          </w:tcPr>
          <w:p w14:paraId="1B3D52C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54 </w:t>
            </w:r>
          </w:p>
        </w:tc>
        <w:tc>
          <w:tcPr>
            <w:tcW w:w="768" w:type="dxa"/>
            <w:noWrap/>
            <w:hideMark/>
          </w:tcPr>
          <w:p w14:paraId="1A9E337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662 </w:t>
            </w:r>
          </w:p>
        </w:tc>
        <w:tc>
          <w:tcPr>
            <w:tcW w:w="768" w:type="dxa"/>
            <w:noWrap/>
            <w:hideMark/>
          </w:tcPr>
          <w:p w14:paraId="4229A13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850 </w:t>
            </w:r>
          </w:p>
        </w:tc>
      </w:tr>
      <w:tr w:rsidR="00604C5F" w:rsidRPr="000F7D6A" w14:paraId="46A39390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63DCCAA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31</w:t>
            </w:r>
          </w:p>
        </w:tc>
        <w:tc>
          <w:tcPr>
            <w:tcW w:w="4549" w:type="dxa"/>
            <w:noWrap/>
            <w:hideMark/>
          </w:tcPr>
          <w:p w14:paraId="28575BE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anufacture of furniture</w:t>
            </w:r>
          </w:p>
        </w:tc>
        <w:tc>
          <w:tcPr>
            <w:tcW w:w="767" w:type="dxa"/>
            <w:noWrap/>
            <w:hideMark/>
          </w:tcPr>
          <w:p w14:paraId="3A6DBB0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5,254 </w:t>
            </w:r>
          </w:p>
        </w:tc>
        <w:tc>
          <w:tcPr>
            <w:tcW w:w="767" w:type="dxa"/>
            <w:noWrap/>
            <w:hideMark/>
          </w:tcPr>
          <w:p w14:paraId="1EADF7E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2,819 </w:t>
            </w:r>
          </w:p>
        </w:tc>
        <w:tc>
          <w:tcPr>
            <w:tcW w:w="768" w:type="dxa"/>
            <w:noWrap/>
            <w:hideMark/>
          </w:tcPr>
          <w:p w14:paraId="130B4CE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41,293 </w:t>
            </w:r>
          </w:p>
        </w:tc>
        <w:tc>
          <w:tcPr>
            <w:tcW w:w="676" w:type="dxa"/>
            <w:noWrap/>
            <w:hideMark/>
          </w:tcPr>
          <w:p w14:paraId="33911AE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973 </w:t>
            </w:r>
          </w:p>
        </w:tc>
        <w:tc>
          <w:tcPr>
            <w:tcW w:w="653" w:type="dxa"/>
            <w:noWrap/>
            <w:hideMark/>
          </w:tcPr>
          <w:p w14:paraId="60C298A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485 </w:t>
            </w:r>
          </w:p>
        </w:tc>
        <w:tc>
          <w:tcPr>
            <w:tcW w:w="670" w:type="dxa"/>
            <w:noWrap/>
            <w:hideMark/>
          </w:tcPr>
          <w:p w14:paraId="24669B4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151 </w:t>
            </w:r>
          </w:p>
        </w:tc>
        <w:tc>
          <w:tcPr>
            <w:tcW w:w="768" w:type="dxa"/>
            <w:noWrap/>
            <w:hideMark/>
          </w:tcPr>
          <w:p w14:paraId="0F60BD0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48 </w:t>
            </w:r>
          </w:p>
        </w:tc>
        <w:tc>
          <w:tcPr>
            <w:tcW w:w="768" w:type="dxa"/>
            <w:noWrap/>
            <w:hideMark/>
          </w:tcPr>
          <w:p w14:paraId="0D3F95A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75 </w:t>
            </w:r>
          </w:p>
        </w:tc>
        <w:tc>
          <w:tcPr>
            <w:tcW w:w="768" w:type="dxa"/>
            <w:noWrap/>
            <w:hideMark/>
          </w:tcPr>
          <w:p w14:paraId="5B5CC35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087 </w:t>
            </w:r>
          </w:p>
        </w:tc>
        <w:tc>
          <w:tcPr>
            <w:tcW w:w="768" w:type="dxa"/>
            <w:noWrap/>
            <w:hideMark/>
          </w:tcPr>
          <w:p w14:paraId="10BDD53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65 </w:t>
            </w:r>
          </w:p>
        </w:tc>
        <w:tc>
          <w:tcPr>
            <w:tcW w:w="768" w:type="dxa"/>
            <w:noWrap/>
            <w:hideMark/>
          </w:tcPr>
          <w:p w14:paraId="5DAA64B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14 </w:t>
            </w:r>
          </w:p>
        </w:tc>
        <w:tc>
          <w:tcPr>
            <w:tcW w:w="768" w:type="dxa"/>
            <w:noWrap/>
            <w:hideMark/>
          </w:tcPr>
          <w:p w14:paraId="6CE5CAD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180 </w:t>
            </w:r>
          </w:p>
        </w:tc>
      </w:tr>
      <w:tr w:rsidR="00604C5F" w:rsidRPr="000F7D6A" w14:paraId="72930274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0C60E61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32</w:t>
            </w:r>
          </w:p>
        </w:tc>
        <w:tc>
          <w:tcPr>
            <w:tcW w:w="4549" w:type="dxa"/>
            <w:noWrap/>
            <w:hideMark/>
          </w:tcPr>
          <w:p w14:paraId="7C67AD9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Other manufacturing</w:t>
            </w:r>
          </w:p>
        </w:tc>
        <w:tc>
          <w:tcPr>
            <w:tcW w:w="767" w:type="dxa"/>
            <w:noWrap/>
            <w:hideMark/>
          </w:tcPr>
          <w:p w14:paraId="307C2EC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6,921 </w:t>
            </w:r>
          </w:p>
        </w:tc>
        <w:tc>
          <w:tcPr>
            <w:tcW w:w="767" w:type="dxa"/>
            <w:noWrap/>
            <w:hideMark/>
          </w:tcPr>
          <w:p w14:paraId="271BAB4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2,163 </w:t>
            </w:r>
          </w:p>
        </w:tc>
        <w:tc>
          <w:tcPr>
            <w:tcW w:w="768" w:type="dxa"/>
            <w:noWrap/>
            <w:hideMark/>
          </w:tcPr>
          <w:p w14:paraId="6B8605C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43,456 </w:t>
            </w:r>
          </w:p>
        </w:tc>
        <w:tc>
          <w:tcPr>
            <w:tcW w:w="676" w:type="dxa"/>
            <w:noWrap/>
            <w:hideMark/>
          </w:tcPr>
          <w:p w14:paraId="0F9968D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065 </w:t>
            </w:r>
          </w:p>
        </w:tc>
        <w:tc>
          <w:tcPr>
            <w:tcW w:w="653" w:type="dxa"/>
            <w:noWrap/>
            <w:hideMark/>
          </w:tcPr>
          <w:p w14:paraId="0B587C3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786 </w:t>
            </w:r>
          </w:p>
        </w:tc>
        <w:tc>
          <w:tcPr>
            <w:tcW w:w="670" w:type="dxa"/>
            <w:noWrap/>
            <w:hideMark/>
          </w:tcPr>
          <w:p w14:paraId="5CA3127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898 </w:t>
            </w:r>
          </w:p>
        </w:tc>
        <w:tc>
          <w:tcPr>
            <w:tcW w:w="768" w:type="dxa"/>
            <w:noWrap/>
            <w:hideMark/>
          </w:tcPr>
          <w:p w14:paraId="7708450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54 </w:t>
            </w:r>
          </w:p>
        </w:tc>
        <w:tc>
          <w:tcPr>
            <w:tcW w:w="768" w:type="dxa"/>
            <w:noWrap/>
            <w:hideMark/>
          </w:tcPr>
          <w:p w14:paraId="134E248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687 </w:t>
            </w:r>
          </w:p>
        </w:tc>
        <w:tc>
          <w:tcPr>
            <w:tcW w:w="768" w:type="dxa"/>
            <w:noWrap/>
            <w:hideMark/>
          </w:tcPr>
          <w:p w14:paraId="37DBD4A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672 </w:t>
            </w:r>
          </w:p>
        </w:tc>
        <w:tc>
          <w:tcPr>
            <w:tcW w:w="768" w:type="dxa"/>
            <w:noWrap/>
            <w:hideMark/>
          </w:tcPr>
          <w:p w14:paraId="077A492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70 </w:t>
            </w:r>
          </w:p>
        </w:tc>
        <w:tc>
          <w:tcPr>
            <w:tcW w:w="768" w:type="dxa"/>
            <w:noWrap/>
            <w:hideMark/>
          </w:tcPr>
          <w:p w14:paraId="7954933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26 </w:t>
            </w:r>
          </w:p>
        </w:tc>
        <w:tc>
          <w:tcPr>
            <w:tcW w:w="768" w:type="dxa"/>
            <w:noWrap/>
            <w:hideMark/>
          </w:tcPr>
          <w:p w14:paraId="3CA0741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5,998 </w:t>
            </w:r>
          </w:p>
        </w:tc>
      </w:tr>
      <w:tr w:rsidR="00604C5F" w:rsidRPr="000F7D6A" w14:paraId="47816857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0CD2036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33</w:t>
            </w:r>
          </w:p>
        </w:tc>
        <w:tc>
          <w:tcPr>
            <w:tcW w:w="4549" w:type="dxa"/>
            <w:noWrap/>
            <w:hideMark/>
          </w:tcPr>
          <w:p w14:paraId="6FD8F8D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Repair and installation of machinery and equipment</w:t>
            </w:r>
          </w:p>
        </w:tc>
        <w:tc>
          <w:tcPr>
            <w:tcW w:w="767" w:type="dxa"/>
            <w:noWrap/>
            <w:hideMark/>
          </w:tcPr>
          <w:p w14:paraId="71CFC81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0,960 </w:t>
            </w:r>
          </w:p>
        </w:tc>
        <w:tc>
          <w:tcPr>
            <w:tcW w:w="767" w:type="dxa"/>
            <w:noWrap/>
            <w:hideMark/>
          </w:tcPr>
          <w:p w14:paraId="4B3D09B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1,066 </w:t>
            </w:r>
          </w:p>
        </w:tc>
        <w:tc>
          <w:tcPr>
            <w:tcW w:w="768" w:type="dxa"/>
            <w:noWrap/>
            <w:hideMark/>
          </w:tcPr>
          <w:p w14:paraId="7FAB14E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42,329 </w:t>
            </w:r>
          </w:p>
        </w:tc>
        <w:tc>
          <w:tcPr>
            <w:tcW w:w="676" w:type="dxa"/>
            <w:noWrap/>
            <w:hideMark/>
          </w:tcPr>
          <w:p w14:paraId="614D2D0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587 </w:t>
            </w:r>
          </w:p>
        </w:tc>
        <w:tc>
          <w:tcPr>
            <w:tcW w:w="653" w:type="dxa"/>
            <w:noWrap/>
            <w:hideMark/>
          </w:tcPr>
          <w:p w14:paraId="68C4E9A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124 </w:t>
            </w:r>
          </w:p>
        </w:tc>
        <w:tc>
          <w:tcPr>
            <w:tcW w:w="670" w:type="dxa"/>
            <w:noWrap/>
            <w:hideMark/>
          </w:tcPr>
          <w:p w14:paraId="6544F83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770 </w:t>
            </w:r>
          </w:p>
        </w:tc>
        <w:tc>
          <w:tcPr>
            <w:tcW w:w="768" w:type="dxa"/>
            <w:noWrap/>
            <w:hideMark/>
          </w:tcPr>
          <w:p w14:paraId="21F377E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675 </w:t>
            </w:r>
          </w:p>
        </w:tc>
        <w:tc>
          <w:tcPr>
            <w:tcW w:w="768" w:type="dxa"/>
            <w:noWrap/>
            <w:hideMark/>
          </w:tcPr>
          <w:p w14:paraId="144BA08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582 </w:t>
            </w:r>
          </w:p>
        </w:tc>
        <w:tc>
          <w:tcPr>
            <w:tcW w:w="768" w:type="dxa"/>
            <w:noWrap/>
            <w:hideMark/>
          </w:tcPr>
          <w:p w14:paraId="345B0D9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658 </w:t>
            </w:r>
          </w:p>
        </w:tc>
        <w:tc>
          <w:tcPr>
            <w:tcW w:w="768" w:type="dxa"/>
            <w:noWrap/>
            <w:hideMark/>
          </w:tcPr>
          <w:p w14:paraId="24249DC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29 </w:t>
            </w:r>
          </w:p>
        </w:tc>
        <w:tc>
          <w:tcPr>
            <w:tcW w:w="768" w:type="dxa"/>
            <w:noWrap/>
            <w:hideMark/>
          </w:tcPr>
          <w:p w14:paraId="2BC5281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17 </w:t>
            </w:r>
          </w:p>
        </w:tc>
        <w:tc>
          <w:tcPr>
            <w:tcW w:w="768" w:type="dxa"/>
            <w:noWrap/>
            <w:hideMark/>
          </w:tcPr>
          <w:p w14:paraId="45A0DE6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386 </w:t>
            </w:r>
          </w:p>
        </w:tc>
      </w:tr>
      <w:tr w:rsidR="00604C5F" w:rsidRPr="000F7D6A" w14:paraId="4B0BC2BC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A8CB7A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41</w:t>
            </w:r>
          </w:p>
        </w:tc>
        <w:tc>
          <w:tcPr>
            <w:tcW w:w="4549" w:type="dxa"/>
            <w:noWrap/>
            <w:hideMark/>
          </w:tcPr>
          <w:p w14:paraId="136E910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Construction of buildings</w:t>
            </w:r>
          </w:p>
        </w:tc>
        <w:tc>
          <w:tcPr>
            <w:tcW w:w="767" w:type="dxa"/>
            <w:noWrap/>
            <w:hideMark/>
          </w:tcPr>
          <w:p w14:paraId="13BDBF9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5,364 </w:t>
            </w:r>
          </w:p>
        </w:tc>
        <w:tc>
          <w:tcPr>
            <w:tcW w:w="767" w:type="dxa"/>
            <w:noWrap/>
            <w:hideMark/>
          </w:tcPr>
          <w:p w14:paraId="716AB5E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0,698 </w:t>
            </w:r>
          </w:p>
        </w:tc>
        <w:tc>
          <w:tcPr>
            <w:tcW w:w="768" w:type="dxa"/>
            <w:noWrap/>
            <w:hideMark/>
          </w:tcPr>
          <w:p w14:paraId="25D045E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22,924 </w:t>
            </w:r>
          </w:p>
        </w:tc>
        <w:tc>
          <w:tcPr>
            <w:tcW w:w="676" w:type="dxa"/>
            <w:noWrap/>
            <w:hideMark/>
          </w:tcPr>
          <w:p w14:paraId="4216FF7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286 </w:t>
            </w:r>
          </w:p>
        </w:tc>
        <w:tc>
          <w:tcPr>
            <w:tcW w:w="653" w:type="dxa"/>
            <w:noWrap/>
            <w:hideMark/>
          </w:tcPr>
          <w:p w14:paraId="07527F4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590 </w:t>
            </w:r>
          </w:p>
        </w:tc>
        <w:tc>
          <w:tcPr>
            <w:tcW w:w="670" w:type="dxa"/>
            <w:noWrap/>
            <w:hideMark/>
          </w:tcPr>
          <w:p w14:paraId="02EA5A0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700 </w:t>
            </w:r>
          </w:p>
        </w:tc>
        <w:tc>
          <w:tcPr>
            <w:tcW w:w="768" w:type="dxa"/>
            <w:noWrap/>
            <w:hideMark/>
          </w:tcPr>
          <w:p w14:paraId="738BB89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81 </w:t>
            </w:r>
          </w:p>
        </w:tc>
        <w:tc>
          <w:tcPr>
            <w:tcW w:w="768" w:type="dxa"/>
            <w:noWrap/>
            <w:hideMark/>
          </w:tcPr>
          <w:p w14:paraId="52349B9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58 </w:t>
            </w:r>
          </w:p>
        </w:tc>
        <w:tc>
          <w:tcPr>
            <w:tcW w:w="768" w:type="dxa"/>
            <w:noWrap/>
            <w:hideMark/>
          </w:tcPr>
          <w:p w14:paraId="47411B6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778 </w:t>
            </w:r>
          </w:p>
        </w:tc>
        <w:tc>
          <w:tcPr>
            <w:tcW w:w="768" w:type="dxa"/>
            <w:noWrap/>
            <w:hideMark/>
          </w:tcPr>
          <w:p w14:paraId="27C5702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25 </w:t>
            </w:r>
          </w:p>
        </w:tc>
        <w:tc>
          <w:tcPr>
            <w:tcW w:w="768" w:type="dxa"/>
            <w:noWrap/>
            <w:hideMark/>
          </w:tcPr>
          <w:p w14:paraId="5C6C35F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98 </w:t>
            </w:r>
          </w:p>
        </w:tc>
        <w:tc>
          <w:tcPr>
            <w:tcW w:w="768" w:type="dxa"/>
            <w:noWrap/>
            <w:hideMark/>
          </w:tcPr>
          <w:p w14:paraId="3E5E847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334 </w:t>
            </w:r>
          </w:p>
        </w:tc>
      </w:tr>
      <w:tr w:rsidR="00604C5F" w:rsidRPr="000F7D6A" w14:paraId="37C51C5A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D3A7E6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42</w:t>
            </w:r>
          </w:p>
        </w:tc>
        <w:tc>
          <w:tcPr>
            <w:tcW w:w="4549" w:type="dxa"/>
            <w:noWrap/>
            <w:hideMark/>
          </w:tcPr>
          <w:p w14:paraId="6810735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Civil engineering</w:t>
            </w:r>
          </w:p>
        </w:tc>
        <w:tc>
          <w:tcPr>
            <w:tcW w:w="767" w:type="dxa"/>
            <w:noWrap/>
            <w:hideMark/>
          </w:tcPr>
          <w:p w14:paraId="5A267BD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8,210 </w:t>
            </w:r>
          </w:p>
        </w:tc>
        <w:tc>
          <w:tcPr>
            <w:tcW w:w="767" w:type="dxa"/>
            <w:noWrap/>
            <w:hideMark/>
          </w:tcPr>
          <w:p w14:paraId="116ADFA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8,492 </w:t>
            </w:r>
          </w:p>
        </w:tc>
        <w:tc>
          <w:tcPr>
            <w:tcW w:w="768" w:type="dxa"/>
            <w:noWrap/>
            <w:hideMark/>
          </w:tcPr>
          <w:p w14:paraId="4C11A6C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39,961 </w:t>
            </w:r>
          </w:p>
        </w:tc>
        <w:tc>
          <w:tcPr>
            <w:tcW w:w="676" w:type="dxa"/>
            <w:noWrap/>
            <w:hideMark/>
          </w:tcPr>
          <w:p w14:paraId="5C38468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408 </w:t>
            </w:r>
          </w:p>
        </w:tc>
        <w:tc>
          <w:tcPr>
            <w:tcW w:w="653" w:type="dxa"/>
            <w:noWrap/>
            <w:hideMark/>
          </w:tcPr>
          <w:p w14:paraId="75F7B81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002 </w:t>
            </w:r>
          </w:p>
        </w:tc>
        <w:tc>
          <w:tcPr>
            <w:tcW w:w="670" w:type="dxa"/>
            <w:noWrap/>
            <w:hideMark/>
          </w:tcPr>
          <w:p w14:paraId="3B5EF40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840 </w:t>
            </w:r>
          </w:p>
        </w:tc>
        <w:tc>
          <w:tcPr>
            <w:tcW w:w="768" w:type="dxa"/>
            <w:noWrap/>
            <w:hideMark/>
          </w:tcPr>
          <w:p w14:paraId="44C53D2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98 </w:t>
            </w:r>
          </w:p>
        </w:tc>
        <w:tc>
          <w:tcPr>
            <w:tcW w:w="768" w:type="dxa"/>
            <w:noWrap/>
            <w:hideMark/>
          </w:tcPr>
          <w:p w14:paraId="5DC82EB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239 </w:t>
            </w:r>
          </w:p>
        </w:tc>
        <w:tc>
          <w:tcPr>
            <w:tcW w:w="768" w:type="dxa"/>
            <w:noWrap/>
            <w:hideMark/>
          </w:tcPr>
          <w:p w14:paraId="63B47CF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409 </w:t>
            </w:r>
          </w:p>
        </w:tc>
        <w:tc>
          <w:tcPr>
            <w:tcW w:w="768" w:type="dxa"/>
            <w:noWrap/>
            <w:hideMark/>
          </w:tcPr>
          <w:p w14:paraId="1E2A035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42 </w:t>
            </w:r>
          </w:p>
        </w:tc>
        <w:tc>
          <w:tcPr>
            <w:tcW w:w="768" w:type="dxa"/>
            <w:noWrap/>
            <w:hideMark/>
          </w:tcPr>
          <w:p w14:paraId="4CCE052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58 </w:t>
            </w:r>
          </w:p>
        </w:tc>
        <w:tc>
          <w:tcPr>
            <w:tcW w:w="768" w:type="dxa"/>
            <w:noWrap/>
            <w:hideMark/>
          </w:tcPr>
          <w:p w14:paraId="16A7A08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233 </w:t>
            </w:r>
          </w:p>
        </w:tc>
      </w:tr>
      <w:tr w:rsidR="00604C5F" w:rsidRPr="000F7D6A" w14:paraId="1DAD41CD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FDD77F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43</w:t>
            </w:r>
          </w:p>
        </w:tc>
        <w:tc>
          <w:tcPr>
            <w:tcW w:w="4549" w:type="dxa"/>
            <w:noWrap/>
            <w:hideMark/>
          </w:tcPr>
          <w:p w14:paraId="0E5045A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Specialised construction activities</w:t>
            </w:r>
          </w:p>
        </w:tc>
        <w:tc>
          <w:tcPr>
            <w:tcW w:w="767" w:type="dxa"/>
            <w:noWrap/>
            <w:hideMark/>
          </w:tcPr>
          <w:p w14:paraId="388DDCD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3,450 </w:t>
            </w:r>
          </w:p>
        </w:tc>
        <w:tc>
          <w:tcPr>
            <w:tcW w:w="767" w:type="dxa"/>
            <w:noWrap/>
            <w:hideMark/>
          </w:tcPr>
          <w:p w14:paraId="355EA3B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8,170 </w:t>
            </w:r>
          </w:p>
        </w:tc>
        <w:tc>
          <w:tcPr>
            <w:tcW w:w="768" w:type="dxa"/>
            <w:noWrap/>
            <w:hideMark/>
          </w:tcPr>
          <w:p w14:paraId="0ABA608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73,652 </w:t>
            </w:r>
          </w:p>
        </w:tc>
        <w:tc>
          <w:tcPr>
            <w:tcW w:w="676" w:type="dxa"/>
            <w:noWrap/>
            <w:hideMark/>
          </w:tcPr>
          <w:p w14:paraId="2B15900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569 </w:t>
            </w:r>
          </w:p>
        </w:tc>
        <w:tc>
          <w:tcPr>
            <w:tcW w:w="653" w:type="dxa"/>
            <w:noWrap/>
            <w:hideMark/>
          </w:tcPr>
          <w:p w14:paraId="754341D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245 </w:t>
            </w:r>
          </w:p>
        </w:tc>
        <w:tc>
          <w:tcPr>
            <w:tcW w:w="670" w:type="dxa"/>
            <w:noWrap/>
            <w:hideMark/>
          </w:tcPr>
          <w:p w14:paraId="3041EB7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625 </w:t>
            </w:r>
          </w:p>
        </w:tc>
        <w:tc>
          <w:tcPr>
            <w:tcW w:w="768" w:type="dxa"/>
            <w:noWrap/>
            <w:hideMark/>
          </w:tcPr>
          <w:p w14:paraId="6BF3E32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88 </w:t>
            </w:r>
          </w:p>
        </w:tc>
        <w:tc>
          <w:tcPr>
            <w:tcW w:w="768" w:type="dxa"/>
            <w:noWrap/>
            <w:hideMark/>
          </w:tcPr>
          <w:p w14:paraId="065EAA6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90 </w:t>
            </w:r>
          </w:p>
        </w:tc>
        <w:tc>
          <w:tcPr>
            <w:tcW w:w="768" w:type="dxa"/>
            <w:noWrap/>
            <w:hideMark/>
          </w:tcPr>
          <w:p w14:paraId="78BC443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898 </w:t>
            </w:r>
          </w:p>
        </w:tc>
        <w:tc>
          <w:tcPr>
            <w:tcW w:w="768" w:type="dxa"/>
            <w:noWrap/>
            <w:hideMark/>
          </w:tcPr>
          <w:p w14:paraId="6991525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0 </w:t>
            </w:r>
          </w:p>
        </w:tc>
        <w:tc>
          <w:tcPr>
            <w:tcW w:w="768" w:type="dxa"/>
            <w:noWrap/>
            <w:hideMark/>
          </w:tcPr>
          <w:p w14:paraId="07117AC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59 </w:t>
            </w:r>
          </w:p>
        </w:tc>
        <w:tc>
          <w:tcPr>
            <w:tcW w:w="768" w:type="dxa"/>
            <w:noWrap/>
            <w:hideMark/>
          </w:tcPr>
          <w:p w14:paraId="449EDDB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69 </w:t>
            </w:r>
          </w:p>
        </w:tc>
      </w:tr>
      <w:tr w:rsidR="00604C5F" w:rsidRPr="000F7D6A" w14:paraId="746EEA47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AC21A6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45</w:t>
            </w:r>
          </w:p>
        </w:tc>
        <w:tc>
          <w:tcPr>
            <w:tcW w:w="4549" w:type="dxa"/>
            <w:noWrap/>
            <w:hideMark/>
          </w:tcPr>
          <w:p w14:paraId="237BE5D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Wholesale and retail trade and repair of motor vehicles and motorcycles</w:t>
            </w:r>
          </w:p>
        </w:tc>
        <w:tc>
          <w:tcPr>
            <w:tcW w:w="767" w:type="dxa"/>
            <w:noWrap/>
            <w:hideMark/>
          </w:tcPr>
          <w:p w14:paraId="632C5B3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4,222 </w:t>
            </w:r>
          </w:p>
        </w:tc>
        <w:tc>
          <w:tcPr>
            <w:tcW w:w="767" w:type="dxa"/>
            <w:noWrap/>
            <w:hideMark/>
          </w:tcPr>
          <w:p w14:paraId="37B33F9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6,068 </w:t>
            </w:r>
          </w:p>
        </w:tc>
        <w:tc>
          <w:tcPr>
            <w:tcW w:w="768" w:type="dxa"/>
            <w:noWrap/>
            <w:hideMark/>
          </w:tcPr>
          <w:p w14:paraId="729B670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96,459 </w:t>
            </w:r>
          </w:p>
        </w:tc>
        <w:tc>
          <w:tcPr>
            <w:tcW w:w="676" w:type="dxa"/>
            <w:noWrap/>
            <w:hideMark/>
          </w:tcPr>
          <w:p w14:paraId="4ECD972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249 </w:t>
            </w:r>
          </w:p>
        </w:tc>
        <w:tc>
          <w:tcPr>
            <w:tcW w:w="653" w:type="dxa"/>
            <w:noWrap/>
            <w:hideMark/>
          </w:tcPr>
          <w:p w14:paraId="402D3C0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224 </w:t>
            </w:r>
          </w:p>
        </w:tc>
        <w:tc>
          <w:tcPr>
            <w:tcW w:w="670" w:type="dxa"/>
            <w:noWrap/>
            <w:hideMark/>
          </w:tcPr>
          <w:p w14:paraId="2265294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750 </w:t>
            </w:r>
          </w:p>
        </w:tc>
        <w:tc>
          <w:tcPr>
            <w:tcW w:w="768" w:type="dxa"/>
            <w:noWrap/>
            <w:hideMark/>
          </w:tcPr>
          <w:p w14:paraId="1DEDFE0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23 </w:t>
            </w:r>
          </w:p>
        </w:tc>
        <w:tc>
          <w:tcPr>
            <w:tcW w:w="768" w:type="dxa"/>
            <w:noWrap/>
            <w:hideMark/>
          </w:tcPr>
          <w:p w14:paraId="4E37664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774 </w:t>
            </w:r>
          </w:p>
        </w:tc>
        <w:tc>
          <w:tcPr>
            <w:tcW w:w="768" w:type="dxa"/>
            <w:noWrap/>
            <w:hideMark/>
          </w:tcPr>
          <w:p w14:paraId="3E5C794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768 </w:t>
            </w:r>
          </w:p>
        </w:tc>
        <w:tc>
          <w:tcPr>
            <w:tcW w:w="768" w:type="dxa"/>
            <w:noWrap/>
            <w:hideMark/>
          </w:tcPr>
          <w:p w14:paraId="7CA67D4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28 </w:t>
            </w:r>
          </w:p>
        </w:tc>
        <w:tc>
          <w:tcPr>
            <w:tcW w:w="768" w:type="dxa"/>
            <w:noWrap/>
            <w:hideMark/>
          </w:tcPr>
          <w:p w14:paraId="1A21D64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38 </w:t>
            </w:r>
          </w:p>
        </w:tc>
        <w:tc>
          <w:tcPr>
            <w:tcW w:w="768" w:type="dxa"/>
            <w:noWrap/>
            <w:hideMark/>
          </w:tcPr>
          <w:p w14:paraId="1F25490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71 </w:t>
            </w:r>
          </w:p>
        </w:tc>
      </w:tr>
      <w:tr w:rsidR="00604C5F" w:rsidRPr="000F7D6A" w14:paraId="616061CC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5E1E9F1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46</w:t>
            </w:r>
          </w:p>
        </w:tc>
        <w:tc>
          <w:tcPr>
            <w:tcW w:w="4549" w:type="dxa"/>
            <w:noWrap/>
            <w:hideMark/>
          </w:tcPr>
          <w:p w14:paraId="57CA854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Wholesale trade, except of motor vehicles and motorcycles</w:t>
            </w:r>
          </w:p>
        </w:tc>
        <w:tc>
          <w:tcPr>
            <w:tcW w:w="767" w:type="dxa"/>
            <w:noWrap/>
            <w:hideMark/>
          </w:tcPr>
          <w:p w14:paraId="0F67F70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2,040 </w:t>
            </w:r>
          </w:p>
        </w:tc>
        <w:tc>
          <w:tcPr>
            <w:tcW w:w="767" w:type="dxa"/>
            <w:noWrap/>
            <w:hideMark/>
          </w:tcPr>
          <w:p w14:paraId="227C48D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80,582 </w:t>
            </w:r>
          </w:p>
        </w:tc>
        <w:tc>
          <w:tcPr>
            <w:tcW w:w="768" w:type="dxa"/>
            <w:noWrap/>
            <w:hideMark/>
          </w:tcPr>
          <w:p w14:paraId="1502572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48,907 </w:t>
            </w:r>
          </w:p>
        </w:tc>
        <w:tc>
          <w:tcPr>
            <w:tcW w:w="676" w:type="dxa"/>
            <w:noWrap/>
            <w:hideMark/>
          </w:tcPr>
          <w:p w14:paraId="15D5B20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0,511 </w:t>
            </w:r>
          </w:p>
        </w:tc>
        <w:tc>
          <w:tcPr>
            <w:tcW w:w="653" w:type="dxa"/>
            <w:noWrap/>
            <w:hideMark/>
          </w:tcPr>
          <w:p w14:paraId="421CA2D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339 </w:t>
            </w:r>
          </w:p>
        </w:tc>
        <w:tc>
          <w:tcPr>
            <w:tcW w:w="670" w:type="dxa"/>
            <w:noWrap/>
            <w:hideMark/>
          </w:tcPr>
          <w:p w14:paraId="5FA0178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739 </w:t>
            </w:r>
          </w:p>
        </w:tc>
        <w:tc>
          <w:tcPr>
            <w:tcW w:w="768" w:type="dxa"/>
            <w:noWrap/>
            <w:hideMark/>
          </w:tcPr>
          <w:p w14:paraId="1BB4695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93 </w:t>
            </w:r>
          </w:p>
        </w:tc>
        <w:tc>
          <w:tcPr>
            <w:tcW w:w="768" w:type="dxa"/>
            <w:noWrap/>
            <w:hideMark/>
          </w:tcPr>
          <w:p w14:paraId="7339343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038 </w:t>
            </w:r>
          </w:p>
        </w:tc>
        <w:tc>
          <w:tcPr>
            <w:tcW w:w="768" w:type="dxa"/>
            <w:noWrap/>
            <w:hideMark/>
          </w:tcPr>
          <w:p w14:paraId="74963D5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423 </w:t>
            </w:r>
          </w:p>
        </w:tc>
        <w:tc>
          <w:tcPr>
            <w:tcW w:w="768" w:type="dxa"/>
            <w:noWrap/>
            <w:hideMark/>
          </w:tcPr>
          <w:p w14:paraId="42BBEE2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712 </w:t>
            </w:r>
          </w:p>
        </w:tc>
        <w:tc>
          <w:tcPr>
            <w:tcW w:w="768" w:type="dxa"/>
            <w:noWrap/>
            <w:hideMark/>
          </w:tcPr>
          <w:p w14:paraId="3EACF76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5,397 </w:t>
            </w:r>
          </w:p>
        </w:tc>
        <w:tc>
          <w:tcPr>
            <w:tcW w:w="768" w:type="dxa"/>
            <w:noWrap/>
            <w:hideMark/>
          </w:tcPr>
          <w:p w14:paraId="0C9C406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4,791 </w:t>
            </w:r>
          </w:p>
        </w:tc>
      </w:tr>
      <w:tr w:rsidR="00604C5F" w:rsidRPr="000F7D6A" w14:paraId="06305707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994C4E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lastRenderedPageBreak/>
              <w:t>47</w:t>
            </w:r>
          </w:p>
        </w:tc>
        <w:tc>
          <w:tcPr>
            <w:tcW w:w="4549" w:type="dxa"/>
            <w:noWrap/>
            <w:hideMark/>
          </w:tcPr>
          <w:p w14:paraId="6B5273B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Retail trade, except of motor vehicles and motorcycles</w:t>
            </w:r>
          </w:p>
        </w:tc>
        <w:tc>
          <w:tcPr>
            <w:tcW w:w="767" w:type="dxa"/>
            <w:noWrap/>
            <w:hideMark/>
          </w:tcPr>
          <w:p w14:paraId="552DE3E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4,199 </w:t>
            </w:r>
          </w:p>
        </w:tc>
        <w:tc>
          <w:tcPr>
            <w:tcW w:w="767" w:type="dxa"/>
            <w:noWrap/>
            <w:hideMark/>
          </w:tcPr>
          <w:p w14:paraId="5C8C3C2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71,096 </w:t>
            </w:r>
          </w:p>
        </w:tc>
        <w:tc>
          <w:tcPr>
            <w:tcW w:w="768" w:type="dxa"/>
            <w:noWrap/>
            <w:hideMark/>
          </w:tcPr>
          <w:p w14:paraId="0AEB8E7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91,738 </w:t>
            </w:r>
          </w:p>
        </w:tc>
        <w:tc>
          <w:tcPr>
            <w:tcW w:w="676" w:type="dxa"/>
            <w:noWrap/>
            <w:hideMark/>
          </w:tcPr>
          <w:p w14:paraId="09C521D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289 </w:t>
            </w:r>
          </w:p>
        </w:tc>
        <w:tc>
          <w:tcPr>
            <w:tcW w:w="653" w:type="dxa"/>
            <w:noWrap/>
            <w:hideMark/>
          </w:tcPr>
          <w:p w14:paraId="6AB091F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156 </w:t>
            </w:r>
          </w:p>
        </w:tc>
        <w:tc>
          <w:tcPr>
            <w:tcW w:w="670" w:type="dxa"/>
            <w:noWrap/>
            <w:hideMark/>
          </w:tcPr>
          <w:p w14:paraId="12DDA96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999 </w:t>
            </w:r>
          </w:p>
        </w:tc>
        <w:tc>
          <w:tcPr>
            <w:tcW w:w="768" w:type="dxa"/>
            <w:noWrap/>
            <w:hideMark/>
          </w:tcPr>
          <w:p w14:paraId="5CB865A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66 </w:t>
            </w:r>
          </w:p>
        </w:tc>
        <w:tc>
          <w:tcPr>
            <w:tcW w:w="768" w:type="dxa"/>
            <w:noWrap/>
            <w:hideMark/>
          </w:tcPr>
          <w:p w14:paraId="292088F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37 </w:t>
            </w:r>
          </w:p>
        </w:tc>
        <w:tc>
          <w:tcPr>
            <w:tcW w:w="768" w:type="dxa"/>
            <w:noWrap/>
            <w:hideMark/>
          </w:tcPr>
          <w:p w14:paraId="603348A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023 </w:t>
            </w:r>
          </w:p>
        </w:tc>
        <w:tc>
          <w:tcPr>
            <w:tcW w:w="768" w:type="dxa"/>
            <w:noWrap/>
            <w:hideMark/>
          </w:tcPr>
          <w:p w14:paraId="2A769E6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8 </w:t>
            </w:r>
          </w:p>
        </w:tc>
        <w:tc>
          <w:tcPr>
            <w:tcW w:w="768" w:type="dxa"/>
            <w:noWrap/>
            <w:hideMark/>
          </w:tcPr>
          <w:p w14:paraId="23A7EC0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96 </w:t>
            </w:r>
          </w:p>
        </w:tc>
        <w:tc>
          <w:tcPr>
            <w:tcW w:w="768" w:type="dxa"/>
            <w:noWrap/>
            <w:hideMark/>
          </w:tcPr>
          <w:p w14:paraId="7C167FC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3,006 </w:t>
            </w:r>
          </w:p>
        </w:tc>
      </w:tr>
      <w:tr w:rsidR="00604C5F" w:rsidRPr="000F7D6A" w14:paraId="2CBAF5AB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07874C5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50</w:t>
            </w:r>
          </w:p>
        </w:tc>
        <w:tc>
          <w:tcPr>
            <w:tcW w:w="4549" w:type="dxa"/>
            <w:noWrap/>
            <w:hideMark/>
          </w:tcPr>
          <w:p w14:paraId="6C8839D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Water transport</w:t>
            </w:r>
          </w:p>
        </w:tc>
        <w:tc>
          <w:tcPr>
            <w:tcW w:w="767" w:type="dxa"/>
            <w:noWrap/>
            <w:hideMark/>
          </w:tcPr>
          <w:p w14:paraId="411FA23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5,125 </w:t>
            </w:r>
          </w:p>
        </w:tc>
        <w:tc>
          <w:tcPr>
            <w:tcW w:w="767" w:type="dxa"/>
            <w:noWrap/>
            <w:hideMark/>
          </w:tcPr>
          <w:p w14:paraId="759F830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1,808 </w:t>
            </w:r>
          </w:p>
        </w:tc>
        <w:tc>
          <w:tcPr>
            <w:tcW w:w="768" w:type="dxa"/>
            <w:noWrap/>
            <w:hideMark/>
          </w:tcPr>
          <w:p w14:paraId="03729C5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5,610 </w:t>
            </w:r>
          </w:p>
        </w:tc>
        <w:tc>
          <w:tcPr>
            <w:tcW w:w="676" w:type="dxa"/>
            <w:noWrap/>
            <w:hideMark/>
          </w:tcPr>
          <w:p w14:paraId="5EE414D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653" w:type="dxa"/>
            <w:noWrap/>
            <w:hideMark/>
          </w:tcPr>
          <w:p w14:paraId="6F012DA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670" w:type="dxa"/>
            <w:noWrap/>
            <w:hideMark/>
          </w:tcPr>
          <w:p w14:paraId="1B41A24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768" w:type="dxa"/>
            <w:noWrap/>
            <w:hideMark/>
          </w:tcPr>
          <w:p w14:paraId="3FFA8D2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8,201 </w:t>
            </w:r>
          </w:p>
        </w:tc>
        <w:tc>
          <w:tcPr>
            <w:tcW w:w="768" w:type="dxa"/>
            <w:noWrap/>
            <w:hideMark/>
          </w:tcPr>
          <w:p w14:paraId="0A06D0F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3,299 </w:t>
            </w:r>
          </w:p>
        </w:tc>
        <w:tc>
          <w:tcPr>
            <w:tcW w:w="768" w:type="dxa"/>
            <w:noWrap/>
            <w:hideMark/>
          </w:tcPr>
          <w:p w14:paraId="428B507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37,604 </w:t>
            </w:r>
          </w:p>
        </w:tc>
        <w:tc>
          <w:tcPr>
            <w:tcW w:w="768" w:type="dxa"/>
            <w:noWrap/>
            <w:hideMark/>
          </w:tcPr>
          <w:p w14:paraId="759BFDE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23 </w:t>
            </w:r>
          </w:p>
        </w:tc>
        <w:tc>
          <w:tcPr>
            <w:tcW w:w="768" w:type="dxa"/>
            <w:noWrap/>
            <w:hideMark/>
          </w:tcPr>
          <w:p w14:paraId="7C67E0E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671 </w:t>
            </w:r>
          </w:p>
        </w:tc>
        <w:tc>
          <w:tcPr>
            <w:tcW w:w="768" w:type="dxa"/>
            <w:noWrap/>
            <w:hideMark/>
          </w:tcPr>
          <w:p w14:paraId="382CE0D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73,971 </w:t>
            </w:r>
          </w:p>
        </w:tc>
      </w:tr>
      <w:tr w:rsidR="00604C5F" w:rsidRPr="000F7D6A" w14:paraId="77B705E8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B6F7F3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52</w:t>
            </w:r>
          </w:p>
        </w:tc>
        <w:tc>
          <w:tcPr>
            <w:tcW w:w="4549" w:type="dxa"/>
            <w:noWrap/>
            <w:hideMark/>
          </w:tcPr>
          <w:p w14:paraId="1F70D9A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Warehousing and support activities for transportation</w:t>
            </w:r>
          </w:p>
        </w:tc>
        <w:tc>
          <w:tcPr>
            <w:tcW w:w="767" w:type="dxa"/>
            <w:noWrap/>
            <w:hideMark/>
          </w:tcPr>
          <w:p w14:paraId="475B49C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5,129 </w:t>
            </w:r>
          </w:p>
        </w:tc>
        <w:tc>
          <w:tcPr>
            <w:tcW w:w="767" w:type="dxa"/>
            <w:noWrap/>
            <w:hideMark/>
          </w:tcPr>
          <w:p w14:paraId="142AADF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6,400 </w:t>
            </w:r>
          </w:p>
        </w:tc>
        <w:tc>
          <w:tcPr>
            <w:tcW w:w="768" w:type="dxa"/>
            <w:noWrap/>
            <w:hideMark/>
          </w:tcPr>
          <w:p w14:paraId="44609F9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61,304 </w:t>
            </w:r>
          </w:p>
        </w:tc>
        <w:tc>
          <w:tcPr>
            <w:tcW w:w="676" w:type="dxa"/>
            <w:noWrap/>
            <w:hideMark/>
          </w:tcPr>
          <w:p w14:paraId="49D6586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876 </w:t>
            </w:r>
          </w:p>
        </w:tc>
        <w:tc>
          <w:tcPr>
            <w:tcW w:w="653" w:type="dxa"/>
            <w:noWrap/>
            <w:hideMark/>
          </w:tcPr>
          <w:p w14:paraId="3F0AB31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029 </w:t>
            </w:r>
          </w:p>
        </w:tc>
        <w:tc>
          <w:tcPr>
            <w:tcW w:w="670" w:type="dxa"/>
            <w:noWrap/>
            <w:hideMark/>
          </w:tcPr>
          <w:p w14:paraId="1884AE3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546 </w:t>
            </w:r>
          </w:p>
        </w:tc>
        <w:tc>
          <w:tcPr>
            <w:tcW w:w="768" w:type="dxa"/>
            <w:noWrap/>
            <w:hideMark/>
          </w:tcPr>
          <w:p w14:paraId="351BD39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54 </w:t>
            </w:r>
          </w:p>
        </w:tc>
        <w:tc>
          <w:tcPr>
            <w:tcW w:w="768" w:type="dxa"/>
            <w:noWrap/>
            <w:hideMark/>
          </w:tcPr>
          <w:p w14:paraId="0791F5E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72 </w:t>
            </w:r>
          </w:p>
        </w:tc>
        <w:tc>
          <w:tcPr>
            <w:tcW w:w="768" w:type="dxa"/>
            <w:noWrap/>
            <w:hideMark/>
          </w:tcPr>
          <w:p w14:paraId="05930D1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535 </w:t>
            </w:r>
          </w:p>
        </w:tc>
        <w:tc>
          <w:tcPr>
            <w:tcW w:w="768" w:type="dxa"/>
            <w:noWrap/>
            <w:hideMark/>
          </w:tcPr>
          <w:p w14:paraId="7569D5F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2,690 </w:t>
            </w:r>
          </w:p>
        </w:tc>
        <w:tc>
          <w:tcPr>
            <w:tcW w:w="768" w:type="dxa"/>
            <w:noWrap/>
            <w:hideMark/>
          </w:tcPr>
          <w:p w14:paraId="7843324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62,107 </w:t>
            </w:r>
          </w:p>
        </w:tc>
        <w:tc>
          <w:tcPr>
            <w:tcW w:w="768" w:type="dxa"/>
            <w:noWrap/>
            <w:hideMark/>
          </w:tcPr>
          <w:p w14:paraId="44EDF40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87,310 </w:t>
            </w:r>
          </w:p>
        </w:tc>
      </w:tr>
      <w:tr w:rsidR="00604C5F" w:rsidRPr="000F7D6A" w14:paraId="659DD202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36A87E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53</w:t>
            </w:r>
          </w:p>
        </w:tc>
        <w:tc>
          <w:tcPr>
            <w:tcW w:w="4549" w:type="dxa"/>
            <w:noWrap/>
            <w:hideMark/>
          </w:tcPr>
          <w:p w14:paraId="68ED3F4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Postal and courier activities</w:t>
            </w:r>
          </w:p>
        </w:tc>
        <w:tc>
          <w:tcPr>
            <w:tcW w:w="767" w:type="dxa"/>
            <w:noWrap/>
            <w:hideMark/>
          </w:tcPr>
          <w:p w14:paraId="70A158C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072 </w:t>
            </w:r>
          </w:p>
        </w:tc>
        <w:tc>
          <w:tcPr>
            <w:tcW w:w="767" w:type="dxa"/>
            <w:noWrap/>
            <w:hideMark/>
          </w:tcPr>
          <w:p w14:paraId="78D7261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934 </w:t>
            </w:r>
          </w:p>
        </w:tc>
        <w:tc>
          <w:tcPr>
            <w:tcW w:w="768" w:type="dxa"/>
            <w:noWrap/>
            <w:hideMark/>
          </w:tcPr>
          <w:p w14:paraId="70DD979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4,173 </w:t>
            </w:r>
          </w:p>
        </w:tc>
        <w:tc>
          <w:tcPr>
            <w:tcW w:w="676" w:type="dxa"/>
            <w:noWrap/>
            <w:hideMark/>
          </w:tcPr>
          <w:p w14:paraId="000EA96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653" w:type="dxa"/>
            <w:noWrap/>
            <w:hideMark/>
          </w:tcPr>
          <w:p w14:paraId="4D86550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670" w:type="dxa"/>
            <w:noWrap/>
            <w:hideMark/>
          </w:tcPr>
          <w:p w14:paraId="35798BC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768" w:type="dxa"/>
            <w:noWrap/>
            <w:hideMark/>
          </w:tcPr>
          <w:p w14:paraId="12F3E6F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67 </w:t>
            </w:r>
          </w:p>
        </w:tc>
        <w:tc>
          <w:tcPr>
            <w:tcW w:w="768" w:type="dxa"/>
            <w:noWrap/>
            <w:hideMark/>
          </w:tcPr>
          <w:p w14:paraId="31EFBEB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322 </w:t>
            </w:r>
          </w:p>
        </w:tc>
        <w:tc>
          <w:tcPr>
            <w:tcW w:w="768" w:type="dxa"/>
            <w:noWrap/>
            <w:hideMark/>
          </w:tcPr>
          <w:p w14:paraId="55741C1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652 </w:t>
            </w:r>
          </w:p>
        </w:tc>
        <w:tc>
          <w:tcPr>
            <w:tcW w:w="768" w:type="dxa"/>
            <w:noWrap/>
            <w:hideMark/>
          </w:tcPr>
          <w:p w14:paraId="62658AB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385 </w:t>
            </w:r>
          </w:p>
        </w:tc>
        <w:tc>
          <w:tcPr>
            <w:tcW w:w="768" w:type="dxa"/>
            <w:noWrap/>
            <w:hideMark/>
          </w:tcPr>
          <w:p w14:paraId="6C88A1A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9,790 </w:t>
            </w:r>
          </w:p>
        </w:tc>
        <w:tc>
          <w:tcPr>
            <w:tcW w:w="768" w:type="dxa"/>
            <w:noWrap/>
            <w:hideMark/>
          </w:tcPr>
          <w:p w14:paraId="50AF069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3,981 </w:t>
            </w:r>
          </w:p>
        </w:tc>
      </w:tr>
      <w:tr w:rsidR="00604C5F" w:rsidRPr="000F7D6A" w14:paraId="40A9045C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728E852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55</w:t>
            </w:r>
          </w:p>
        </w:tc>
        <w:tc>
          <w:tcPr>
            <w:tcW w:w="4549" w:type="dxa"/>
            <w:noWrap/>
            <w:hideMark/>
          </w:tcPr>
          <w:p w14:paraId="6097B8C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Accommodation</w:t>
            </w:r>
          </w:p>
        </w:tc>
        <w:tc>
          <w:tcPr>
            <w:tcW w:w="767" w:type="dxa"/>
            <w:noWrap/>
            <w:hideMark/>
          </w:tcPr>
          <w:p w14:paraId="3798BBB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621 </w:t>
            </w:r>
          </w:p>
        </w:tc>
        <w:tc>
          <w:tcPr>
            <w:tcW w:w="767" w:type="dxa"/>
            <w:noWrap/>
            <w:hideMark/>
          </w:tcPr>
          <w:p w14:paraId="7966BE0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1,020 </w:t>
            </w:r>
          </w:p>
        </w:tc>
        <w:tc>
          <w:tcPr>
            <w:tcW w:w="768" w:type="dxa"/>
            <w:noWrap/>
            <w:hideMark/>
          </w:tcPr>
          <w:p w14:paraId="7596507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3,709 </w:t>
            </w:r>
          </w:p>
        </w:tc>
        <w:tc>
          <w:tcPr>
            <w:tcW w:w="676" w:type="dxa"/>
            <w:noWrap/>
            <w:hideMark/>
          </w:tcPr>
          <w:p w14:paraId="2298D6C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6,616 </w:t>
            </w:r>
          </w:p>
        </w:tc>
        <w:tc>
          <w:tcPr>
            <w:tcW w:w="653" w:type="dxa"/>
            <w:noWrap/>
            <w:hideMark/>
          </w:tcPr>
          <w:p w14:paraId="5C74F83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382 </w:t>
            </w:r>
          </w:p>
        </w:tc>
        <w:tc>
          <w:tcPr>
            <w:tcW w:w="670" w:type="dxa"/>
            <w:noWrap/>
            <w:hideMark/>
          </w:tcPr>
          <w:p w14:paraId="0E6276D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354 </w:t>
            </w:r>
          </w:p>
        </w:tc>
        <w:tc>
          <w:tcPr>
            <w:tcW w:w="768" w:type="dxa"/>
            <w:noWrap/>
            <w:hideMark/>
          </w:tcPr>
          <w:p w14:paraId="72753C4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507 </w:t>
            </w:r>
          </w:p>
        </w:tc>
        <w:tc>
          <w:tcPr>
            <w:tcW w:w="768" w:type="dxa"/>
            <w:noWrap/>
            <w:hideMark/>
          </w:tcPr>
          <w:p w14:paraId="1695DEB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0,474 </w:t>
            </w:r>
          </w:p>
        </w:tc>
        <w:tc>
          <w:tcPr>
            <w:tcW w:w="768" w:type="dxa"/>
            <w:noWrap/>
            <w:hideMark/>
          </w:tcPr>
          <w:p w14:paraId="0E8DB61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6,066 </w:t>
            </w:r>
          </w:p>
        </w:tc>
        <w:tc>
          <w:tcPr>
            <w:tcW w:w="768" w:type="dxa"/>
            <w:noWrap/>
            <w:hideMark/>
          </w:tcPr>
          <w:p w14:paraId="6D8EB51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  7 </w:t>
            </w:r>
          </w:p>
        </w:tc>
        <w:tc>
          <w:tcPr>
            <w:tcW w:w="768" w:type="dxa"/>
            <w:noWrap/>
            <w:hideMark/>
          </w:tcPr>
          <w:p w14:paraId="16C62A6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27 </w:t>
            </w:r>
          </w:p>
        </w:tc>
        <w:tc>
          <w:tcPr>
            <w:tcW w:w="768" w:type="dxa"/>
            <w:noWrap/>
            <w:hideMark/>
          </w:tcPr>
          <w:p w14:paraId="4B56167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99 </w:t>
            </w:r>
          </w:p>
        </w:tc>
      </w:tr>
      <w:tr w:rsidR="00604C5F" w:rsidRPr="000F7D6A" w14:paraId="1D0AEB91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2F19268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56</w:t>
            </w:r>
          </w:p>
        </w:tc>
        <w:tc>
          <w:tcPr>
            <w:tcW w:w="4549" w:type="dxa"/>
            <w:noWrap/>
            <w:hideMark/>
          </w:tcPr>
          <w:p w14:paraId="72E89CA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Food and beverage service activities</w:t>
            </w:r>
          </w:p>
        </w:tc>
        <w:tc>
          <w:tcPr>
            <w:tcW w:w="767" w:type="dxa"/>
            <w:noWrap/>
            <w:hideMark/>
          </w:tcPr>
          <w:p w14:paraId="60CDA92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5,801 </w:t>
            </w:r>
          </w:p>
        </w:tc>
        <w:tc>
          <w:tcPr>
            <w:tcW w:w="767" w:type="dxa"/>
            <w:noWrap/>
            <w:hideMark/>
          </w:tcPr>
          <w:p w14:paraId="4CDFF15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3,762 </w:t>
            </w:r>
          </w:p>
        </w:tc>
        <w:tc>
          <w:tcPr>
            <w:tcW w:w="768" w:type="dxa"/>
            <w:noWrap/>
            <w:hideMark/>
          </w:tcPr>
          <w:p w14:paraId="463AC08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02,561 </w:t>
            </w:r>
          </w:p>
        </w:tc>
        <w:tc>
          <w:tcPr>
            <w:tcW w:w="676" w:type="dxa"/>
            <w:noWrap/>
            <w:hideMark/>
          </w:tcPr>
          <w:p w14:paraId="56F96CD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7,507 </w:t>
            </w:r>
          </w:p>
        </w:tc>
        <w:tc>
          <w:tcPr>
            <w:tcW w:w="653" w:type="dxa"/>
            <w:noWrap/>
            <w:hideMark/>
          </w:tcPr>
          <w:p w14:paraId="39D12D8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154 </w:t>
            </w:r>
          </w:p>
        </w:tc>
        <w:tc>
          <w:tcPr>
            <w:tcW w:w="670" w:type="dxa"/>
            <w:noWrap/>
            <w:hideMark/>
          </w:tcPr>
          <w:p w14:paraId="28CB669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5,788 </w:t>
            </w:r>
          </w:p>
        </w:tc>
        <w:tc>
          <w:tcPr>
            <w:tcW w:w="768" w:type="dxa"/>
            <w:noWrap/>
            <w:hideMark/>
          </w:tcPr>
          <w:p w14:paraId="1E2B4F3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41 </w:t>
            </w:r>
          </w:p>
        </w:tc>
        <w:tc>
          <w:tcPr>
            <w:tcW w:w="768" w:type="dxa"/>
            <w:noWrap/>
            <w:hideMark/>
          </w:tcPr>
          <w:p w14:paraId="7E8B298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60 </w:t>
            </w:r>
          </w:p>
        </w:tc>
        <w:tc>
          <w:tcPr>
            <w:tcW w:w="768" w:type="dxa"/>
            <w:noWrap/>
            <w:hideMark/>
          </w:tcPr>
          <w:p w14:paraId="3BC5087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63 </w:t>
            </w:r>
          </w:p>
        </w:tc>
        <w:tc>
          <w:tcPr>
            <w:tcW w:w="768" w:type="dxa"/>
            <w:noWrap/>
            <w:hideMark/>
          </w:tcPr>
          <w:p w14:paraId="10E3ABB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2 </w:t>
            </w:r>
          </w:p>
        </w:tc>
        <w:tc>
          <w:tcPr>
            <w:tcW w:w="768" w:type="dxa"/>
            <w:noWrap/>
            <w:hideMark/>
          </w:tcPr>
          <w:p w14:paraId="093F01B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0 </w:t>
            </w:r>
          </w:p>
        </w:tc>
        <w:tc>
          <w:tcPr>
            <w:tcW w:w="768" w:type="dxa"/>
            <w:noWrap/>
            <w:hideMark/>
          </w:tcPr>
          <w:p w14:paraId="5132985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39 </w:t>
            </w:r>
          </w:p>
        </w:tc>
      </w:tr>
      <w:tr w:rsidR="00604C5F" w:rsidRPr="000F7D6A" w14:paraId="7A923CD4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6FBE8B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58</w:t>
            </w:r>
          </w:p>
        </w:tc>
        <w:tc>
          <w:tcPr>
            <w:tcW w:w="4549" w:type="dxa"/>
            <w:noWrap/>
            <w:hideMark/>
          </w:tcPr>
          <w:p w14:paraId="491BF33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Publishing activities</w:t>
            </w:r>
          </w:p>
        </w:tc>
        <w:tc>
          <w:tcPr>
            <w:tcW w:w="767" w:type="dxa"/>
            <w:noWrap/>
            <w:hideMark/>
          </w:tcPr>
          <w:p w14:paraId="504FA34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9,364 </w:t>
            </w:r>
          </w:p>
        </w:tc>
        <w:tc>
          <w:tcPr>
            <w:tcW w:w="767" w:type="dxa"/>
            <w:noWrap/>
            <w:hideMark/>
          </w:tcPr>
          <w:p w14:paraId="1A36FFF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0,899 </w:t>
            </w:r>
          </w:p>
        </w:tc>
        <w:tc>
          <w:tcPr>
            <w:tcW w:w="768" w:type="dxa"/>
            <w:noWrap/>
            <w:hideMark/>
          </w:tcPr>
          <w:p w14:paraId="4B07145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8,822 </w:t>
            </w:r>
          </w:p>
        </w:tc>
        <w:tc>
          <w:tcPr>
            <w:tcW w:w="676" w:type="dxa"/>
            <w:noWrap/>
            <w:hideMark/>
          </w:tcPr>
          <w:p w14:paraId="69A3B3A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400 </w:t>
            </w:r>
          </w:p>
        </w:tc>
        <w:tc>
          <w:tcPr>
            <w:tcW w:w="653" w:type="dxa"/>
            <w:noWrap/>
            <w:hideMark/>
          </w:tcPr>
          <w:p w14:paraId="4830F9E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162 </w:t>
            </w:r>
          </w:p>
        </w:tc>
        <w:tc>
          <w:tcPr>
            <w:tcW w:w="670" w:type="dxa"/>
            <w:noWrap/>
            <w:hideMark/>
          </w:tcPr>
          <w:p w14:paraId="19EF9E4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803 </w:t>
            </w:r>
          </w:p>
        </w:tc>
        <w:tc>
          <w:tcPr>
            <w:tcW w:w="768" w:type="dxa"/>
            <w:noWrap/>
            <w:hideMark/>
          </w:tcPr>
          <w:p w14:paraId="1899078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32 </w:t>
            </w:r>
          </w:p>
        </w:tc>
        <w:tc>
          <w:tcPr>
            <w:tcW w:w="768" w:type="dxa"/>
            <w:noWrap/>
            <w:hideMark/>
          </w:tcPr>
          <w:p w14:paraId="41C397A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85 </w:t>
            </w:r>
          </w:p>
        </w:tc>
        <w:tc>
          <w:tcPr>
            <w:tcW w:w="768" w:type="dxa"/>
            <w:noWrap/>
            <w:hideMark/>
          </w:tcPr>
          <w:p w14:paraId="079E671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550 </w:t>
            </w:r>
          </w:p>
        </w:tc>
        <w:tc>
          <w:tcPr>
            <w:tcW w:w="768" w:type="dxa"/>
            <w:noWrap/>
            <w:hideMark/>
          </w:tcPr>
          <w:p w14:paraId="62E5D3B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63 </w:t>
            </w:r>
          </w:p>
        </w:tc>
        <w:tc>
          <w:tcPr>
            <w:tcW w:w="768" w:type="dxa"/>
            <w:noWrap/>
            <w:hideMark/>
          </w:tcPr>
          <w:p w14:paraId="25F8F99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40 </w:t>
            </w:r>
          </w:p>
        </w:tc>
        <w:tc>
          <w:tcPr>
            <w:tcW w:w="768" w:type="dxa"/>
            <w:noWrap/>
            <w:hideMark/>
          </w:tcPr>
          <w:p w14:paraId="5B8AE57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3,643 </w:t>
            </w:r>
          </w:p>
        </w:tc>
      </w:tr>
      <w:tr w:rsidR="00604C5F" w:rsidRPr="000F7D6A" w14:paraId="5BD5D5DF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5734841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59</w:t>
            </w:r>
          </w:p>
        </w:tc>
        <w:tc>
          <w:tcPr>
            <w:tcW w:w="4549" w:type="dxa"/>
            <w:noWrap/>
            <w:hideMark/>
          </w:tcPr>
          <w:p w14:paraId="14BCD9A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Motion picture, video and television programme production, sound recording and music publishing activities</w:t>
            </w:r>
          </w:p>
        </w:tc>
        <w:tc>
          <w:tcPr>
            <w:tcW w:w="767" w:type="dxa"/>
            <w:noWrap/>
            <w:hideMark/>
          </w:tcPr>
          <w:p w14:paraId="2BF686F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7,122 </w:t>
            </w:r>
          </w:p>
        </w:tc>
        <w:tc>
          <w:tcPr>
            <w:tcW w:w="767" w:type="dxa"/>
            <w:noWrap/>
            <w:hideMark/>
          </w:tcPr>
          <w:p w14:paraId="2BA4FE3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4,088 </w:t>
            </w:r>
          </w:p>
        </w:tc>
        <w:tc>
          <w:tcPr>
            <w:tcW w:w="768" w:type="dxa"/>
            <w:noWrap/>
            <w:hideMark/>
          </w:tcPr>
          <w:p w14:paraId="73B92BD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0,434 </w:t>
            </w:r>
          </w:p>
        </w:tc>
        <w:tc>
          <w:tcPr>
            <w:tcW w:w="676" w:type="dxa"/>
            <w:noWrap/>
            <w:hideMark/>
          </w:tcPr>
          <w:p w14:paraId="21D3C93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837 </w:t>
            </w:r>
          </w:p>
        </w:tc>
        <w:tc>
          <w:tcPr>
            <w:tcW w:w="653" w:type="dxa"/>
            <w:noWrap/>
            <w:hideMark/>
          </w:tcPr>
          <w:p w14:paraId="54DB5BC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467 </w:t>
            </w:r>
          </w:p>
        </w:tc>
        <w:tc>
          <w:tcPr>
            <w:tcW w:w="670" w:type="dxa"/>
            <w:noWrap/>
            <w:hideMark/>
          </w:tcPr>
          <w:p w14:paraId="7E5C095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058 </w:t>
            </w:r>
          </w:p>
        </w:tc>
        <w:tc>
          <w:tcPr>
            <w:tcW w:w="768" w:type="dxa"/>
            <w:noWrap/>
            <w:hideMark/>
          </w:tcPr>
          <w:p w14:paraId="2BDEABE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02 </w:t>
            </w:r>
          </w:p>
        </w:tc>
        <w:tc>
          <w:tcPr>
            <w:tcW w:w="768" w:type="dxa"/>
            <w:noWrap/>
            <w:hideMark/>
          </w:tcPr>
          <w:p w14:paraId="1876061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124 </w:t>
            </w:r>
          </w:p>
        </w:tc>
        <w:tc>
          <w:tcPr>
            <w:tcW w:w="768" w:type="dxa"/>
            <w:noWrap/>
            <w:hideMark/>
          </w:tcPr>
          <w:p w14:paraId="02D4E1F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286 </w:t>
            </w:r>
          </w:p>
        </w:tc>
        <w:tc>
          <w:tcPr>
            <w:tcW w:w="768" w:type="dxa"/>
            <w:noWrap/>
            <w:hideMark/>
          </w:tcPr>
          <w:p w14:paraId="3BEDCEB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0 </w:t>
            </w:r>
          </w:p>
        </w:tc>
        <w:tc>
          <w:tcPr>
            <w:tcW w:w="768" w:type="dxa"/>
            <w:noWrap/>
            <w:hideMark/>
          </w:tcPr>
          <w:p w14:paraId="2D204AB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34 </w:t>
            </w:r>
          </w:p>
        </w:tc>
        <w:tc>
          <w:tcPr>
            <w:tcW w:w="768" w:type="dxa"/>
            <w:noWrap/>
            <w:hideMark/>
          </w:tcPr>
          <w:p w14:paraId="4ADEAE6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37 </w:t>
            </w:r>
          </w:p>
        </w:tc>
      </w:tr>
      <w:tr w:rsidR="00604C5F" w:rsidRPr="000F7D6A" w14:paraId="289A5468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357AC32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61</w:t>
            </w:r>
          </w:p>
        </w:tc>
        <w:tc>
          <w:tcPr>
            <w:tcW w:w="4549" w:type="dxa"/>
            <w:noWrap/>
            <w:hideMark/>
          </w:tcPr>
          <w:p w14:paraId="419D5B4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Telecommunications</w:t>
            </w:r>
          </w:p>
        </w:tc>
        <w:tc>
          <w:tcPr>
            <w:tcW w:w="767" w:type="dxa"/>
            <w:noWrap/>
            <w:hideMark/>
          </w:tcPr>
          <w:p w14:paraId="4CC4724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2,432 </w:t>
            </w:r>
          </w:p>
        </w:tc>
        <w:tc>
          <w:tcPr>
            <w:tcW w:w="767" w:type="dxa"/>
            <w:noWrap/>
            <w:hideMark/>
          </w:tcPr>
          <w:p w14:paraId="2761482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8,862 </w:t>
            </w:r>
          </w:p>
        </w:tc>
        <w:tc>
          <w:tcPr>
            <w:tcW w:w="768" w:type="dxa"/>
            <w:noWrap/>
            <w:hideMark/>
          </w:tcPr>
          <w:p w14:paraId="5A195CF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19,672 </w:t>
            </w:r>
          </w:p>
        </w:tc>
        <w:tc>
          <w:tcPr>
            <w:tcW w:w="676" w:type="dxa"/>
            <w:noWrap/>
            <w:hideMark/>
          </w:tcPr>
          <w:p w14:paraId="1A0FC83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660 </w:t>
            </w:r>
          </w:p>
        </w:tc>
        <w:tc>
          <w:tcPr>
            <w:tcW w:w="653" w:type="dxa"/>
            <w:noWrap/>
            <w:hideMark/>
          </w:tcPr>
          <w:p w14:paraId="6A81D6E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189 </w:t>
            </w:r>
          </w:p>
        </w:tc>
        <w:tc>
          <w:tcPr>
            <w:tcW w:w="670" w:type="dxa"/>
            <w:noWrap/>
            <w:hideMark/>
          </w:tcPr>
          <w:p w14:paraId="121F2B3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735 </w:t>
            </w:r>
          </w:p>
        </w:tc>
        <w:tc>
          <w:tcPr>
            <w:tcW w:w="768" w:type="dxa"/>
            <w:noWrap/>
            <w:hideMark/>
          </w:tcPr>
          <w:p w14:paraId="50C9FD7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71 </w:t>
            </w:r>
          </w:p>
        </w:tc>
        <w:tc>
          <w:tcPr>
            <w:tcW w:w="768" w:type="dxa"/>
            <w:noWrap/>
            <w:hideMark/>
          </w:tcPr>
          <w:p w14:paraId="700E0E0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207 </w:t>
            </w:r>
          </w:p>
        </w:tc>
        <w:tc>
          <w:tcPr>
            <w:tcW w:w="768" w:type="dxa"/>
            <w:noWrap/>
            <w:hideMark/>
          </w:tcPr>
          <w:p w14:paraId="663C30A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538 </w:t>
            </w:r>
          </w:p>
        </w:tc>
        <w:tc>
          <w:tcPr>
            <w:tcW w:w="768" w:type="dxa"/>
            <w:noWrap/>
            <w:hideMark/>
          </w:tcPr>
          <w:p w14:paraId="2E234CE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24 </w:t>
            </w:r>
          </w:p>
        </w:tc>
        <w:tc>
          <w:tcPr>
            <w:tcW w:w="768" w:type="dxa"/>
            <w:noWrap/>
            <w:hideMark/>
          </w:tcPr>
          <w:p w14:paraId="1B4A631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40 </w:t>
            </w:r>
          </w:p>
        </w:tc>
        <w:tc>
          <w:tcPr>
            <w:tcW w:w="768" w:type="dxa"/>
            <w:noWrap/>
            <w:hideMark/>
          </w:tcPr>
          <w:p w14:paraId="0FC8E23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97 </w:t>
            </w:r>
          </w:p>
        </w:tc>
      </w:tr>
      <w:tr w:rsidR="00604C5F" w:rsidRPr="000F7D6A" w14:paraId="1D89CCA3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3A4F51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62</w:t>
            </w:r>
          </w:p>
        </w:tc>
        <w:tc>
          <w:tcPr>
            <w:tcW w:w="4549" w:type="dxa"/>
            <w:noWrap/>
            <w:hideMark/>
          </w:tcPr>
          <w:p w14:paraId="2A5C69D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Computer programming, </w:t>
            </w:r>
            <w:proofErr w:type="gramStart"/>
            <w:r w:rsidRPr="000F7D6A">
              <w:rPr>
                <w:b/>
                <w:bCs/>
                <w:sz w:val="12"/>
                <w:szCs w:val="12"/>
              </w:rPr>
              <w:t>consultancy</w:t>
            </w:r>
            <w:proofErr w:type="gramEnd"/>
            <w:r w:rsidRPr="000F7D6A">
              <w:rPr>
                <w:b/>
                <w:bCs/>
                <w:sz w:val="12"/>
                <w:szCs w:val="12"/>
              </w:rPr>
              <w:t xml:space="preserve"> and related activities</w:t>
            </w:r>
          </w:p>
        </w:tc>
        <w:tc>
          <w:tcPr>
            <w:tcW w:w="767" w:type="dxa"/>
            <w:noWrap/>
            <w:hideMark/>
          </w:tcPr>
          <w:p w14:paraId="36557D8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9,392 </w:t>
            </w:r>
          </w:p>
        </w:tc>
        <w:tc>
          <w:tcPr>
            <w:tcW w:w="767" w:type="dxa"/>
            <w:noWrap/>
            <w:hideMark/>
          </w:tcPr>
          <w:p w14:paraId="08BD79C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1,596 </w:t>
            </w:r>
          </w:p>
        </w:tc>
        <w:tc>
          <w:tcPr>
            <w:tcW w:w="768" w:type="dxa"/>
            <w:noWrap/>
            <w:hideMark/>
          </w:tcPr>
          <w:p w14:paraId="67F4FFE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75,025 </w:t>
            </w:r>
          </w:p>
        </w:tc>
        <w:tc>
          <w:tcPr>
            <w:tcW w:w="676" w:type="dxa"/>
            <w:noWrap/>
            <w:hideMark/>
          </w:tcPr>
          <w:p w14:paraId="3D097D5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302 </w:t>
            </w:r>
          </w:p>
        </w:tc>
        <w:tc>
          <w:tcPr>
            <w:tcW w:w="653" w:type="dxa"/>
            <w:noWrap/>
            <w:hideMark/>
          </w:tcPr>
          <w:p w14:paraId="301A05D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588 </w:t>
            </w:r>
          </w:p>
        </w:tc>
        <w:tc>
          <w:tcPr>
            <w:tcW w:w="670" w:type="dxa"/>
            <w:noWrap/>
            <w:hideMark/>
          </w:tcPr>
          <w:p w14:paraId="715FBCE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359 </w:t>
            </w:r>
          </w:p>
        </w:tc>
        <w:tc>
          <w:tcPr>
            <w:tcW w:w="768" w:type="dxa"/>
            <w:noWrap/>
            <w:hideMark/>
          </w:tcPr>
          <w:p w14:paraId="00DF176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19 </w:t>
            </w:r>
          </w:p>
        </w:tc>
        <w:tc>
          <w:tcPr>
            <w:tcW w:w="768" w:type="dxa"/>
            <w:noWrap/>
            <w:hideMark/>
          </w:tcPr>
          <w:p w14:paraId="0990AAE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20 </w:t>
            </w:r>
          </w:p>
        </w:tc>
        <w:tc>
          <w:tcPr>
            <w:tcW w:w="768" w:type="dxa"/>
            <w:noWrap/>
            <w:hideMark/>
          </w:tcPr>
          <w:p w14:paraId="0DF8F80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259 </w:t>
            </w:r>
          </w:p>
        </w:tc>
        <w:tc>
          <w:tcPr>
            <w:tcW w:w="768" w:type="dxa"/>
            <w:noWrap/>
            <w:hideMark/>
          </w:tcPr>
          <w:p w14:paraId="2350B61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7 </w:t>
            </w:r>
          </w:p>
        </w:tc>
        <w:tc>
          <w:tcPr>
            <w:tcW w:w="768" w:type="dxa"/>
            <w:noWrap/>
            <w:hideMark/>
          </w:tcPr>
          <w:p w14:paraId="6A659A3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8 </w:t>
            </w:r>
          </w:p>
        </w:tc>
        <w:tc>
          <w:tcPr>
            <w:tcW w:w="768" w:type="dxa"/>
            <w:noWrap/>
            <w:hideMark/>
          </w:tcPr>
          <w:p w14:paraId="56DAA8C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23 </w:t>
            </w:r>
          </w:p>
        </w:tc>
      </w:tr>
      <w:tr w:rsidR="00604C5F" w:rsidRPr="000F7D6A" w14:paraId="6253475E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A7C43B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63</w:t>
            </w:r>
          </w:p>
        </w:tc>
        <w:tc>
          <w:tcPr>
            <w:tcW w:w="4549" w:type="dxa"/>
            <w:noWrap/>
            <w:hideMark/>
          </w:tcPr>
          <w:p w14:paraId="1C3F57D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Information service activities</w:t>
            </w:r>
          </w:p>
        </w:tc>
        <w:tc>
          <w:tcPr>
            <w:tcW w:w="767" w:type="dxa"/>
            <w:noWrap/>
            <w:hideMark/>
          </w:tcPr>
          <w:p w14:paraId="4518C29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7,757 </w:t>
            </w:r>
          </w:p>
        </w:tc>
        <w:tc>
          <w:tcPr>
            <w:tcW w:w="767" w:type="dxa"/>
            <w:noWrap/>
            <w:hideMark/>
          </w:tcPr>
          <w:p w14:paraId="61ED261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0,426 </w:t>
            </w:r>
          </w:p>
        </w:tc>
        <w:tc>
          <w:tcPr>
            <w:tcW w:w="768" w:type="dxa"/>
            <w:noWrap/>
            <w:hideMark/>
          </w:tcPr>
          <w:p w14:paraId="61DC26E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06,424 </w:t>
            </w:r>
          </w:p>
        </w:tc>
        <w:tc>
          <w:tcPr>
            <w:tcW w:w="676" w:type="dxa"/>
            <w:noWrap/>
            <w:hideMark/>
          </w:tcPr>
          <w:p w14:paraId="55CCB21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759 </w:t>
            </w:r>
          </w:p>
        </w:tc>
        <w:tc>
          <w:tcPr>
            <w:tcW w:w="653" w:type="dxa"/>
            <w:noWrap/>
            <w:hideMark/>
          </w:tcPr>
          <w:p w14:paraId="28D8540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353 </w:t>
            </w:r>
          </w:p>
        </w:tc>
        <w:tc>
          <w:tcPr>
            <w:tcW w:w="670" w:type="dxa"/>
            <w:noWrap/>
            <w:hideMark/>
          </w:tcPr>
          <w:p w14:paraId="0E1D45B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572 </w:t>
            </w:r>
          </w:p>
        </w:tc>
        <w:tc>
          <w:tcPr>
            <w:tcW w:w="768" w:type="dxa"/>
            <w:noWrap/>
            <w:hideMark/>
          </w:tcPr>
          <w:p w14:paraId="1407A8B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82 </w:t>
            </w:r>
          </w:p>
        </w:tc>
        <w:tc>
          <w:tcPr>
            <w:tcW w:w="768" w:type="dxa"/>
            <w:noWrap/>
            <w:hideMark/>
          </w:tcPr>
          <w:p w14:paraId="04E123C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26 </w:t>
            </w:r>
          </w:p>
        </w:tc>
        <w:tc>
          <w:tcPr>
            <w:tcW w:w="768" w:type="dxa"/>
            <w:noWrap/>
            <w:hideMark/>
          </w:tcPr>
          <w:p w14:paraId="4C26E10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165 </w:t>
            </w:r>
          </w:p>
        </w:tc>
        <w:tc>
          <w:tcPr>
            <w:tcW w:w="768" w:type="dxa"/>
            <w:noWrap/>
            <w:hideMark/>
          </w:tcPr>
          <w:p w14:paraId="0A9307C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24 </w:t>
            </w:r>
          </w:p>
        </w:tc>
        <w:tc>
          <w:tcPr>
            <w:tcW w:w="768" w:type="dxa"/>
            <w:noWrap/>
            <w:hideMark/>
          </w:tcPr>
          <w:p w14:paraId="459D64E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23 </w:t>
            </w:r>
          </w:p>
        </w:tc>
        <w:tc>
          <w:tcPr>
            <w:tcW w:w="768" w:type="dxa"/>
            <w:noWrap/>
            <w:hideMark/>
          </w:tcPr>
          <w:p w14:paraId="42340FE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182 </w:t>
            </w:r>
          </w:p>
        </w:tc>
      </w:tr>
      <w:tr w:rsidR="00604C5F" w:rsidRPr="000F7D6A" w14:paraId="6F666F0A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2FE5C64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71</w:t>
            </w:r>
          </w:p>
        </w:tc>
        <w:tc>
          <w:tcPr>
            <w:tcW w:w="4549" w:type="dxa"/>
            <w:noWrap/>
            <w:hideMark/>
          </w:tcPr>
          <w:p w14:paraId="1CF55A0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Architectural and engineering activities; technical testing and analysis</w:t>
            </w:r>
          </w:p>
        </w:tc>
        <w:tc>
          <w:tcPr>
            <w:tcW w:w="767" w:type="dxa"/>
            <w:noWrap/>
            <w:hideMark/>
          </w:tcPr>
          <w:p w14:paraId="0B8C9C0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9,002 </w:t>
            </w:r>
          </w:p>
        </w:tc>
        <w:tc>
          <w:tcPr>
            <w:tcW w:w="767" w:type="dxa"/>
            <w:noWrap/>
            <w:hideMark/>
          </w:tcPr>
          <w:p w14:paraId="2C49D92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9,284 </w:t>
            </w:r>
          </w:p>
        </w:tc>
        <w:tc>
          <w:tcPr>
            <w:tcW w:w="768" w:type="dxa"/>
            <w:noWrap/>
            <w:hideMark/>
          </w:tcPr>
          <w:p w14:paraId="281CCAF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9,104 </w:t>
            </w:r>
          </w:p>
        </w:tc>
        <w:tc>
          <w:tcPr>
            <w:tcW w:w="676" w:type="dxa"/>
            <w:noWrap/>
            <w:hideMark/>
          </w:tcPr>
          <w:p w14:paraId="73A3541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710 </w:t>
            </w:r>
          </w:p>
        </w:tc>
        <w:tc>
          <w:tcPr>
            <w:tcW w:w="653" w:type="dxa"/>
            <w:noWrap/>
            <w:hideMark/>
          </w:tcPr>
          <w:p w14:paraId="5BDE324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333 </w:t>
            </w:r>
          </w:p>
        </w:tc>
        <w:tc>
          <w:tcPr>
            <w:tcW w:w="670" w:type="dxa"/>
            <w:noWrap/>
            <w:hideMark/>
          </w:tcPr>
          <w:p w14:paraId="763B968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014 </w:t>
            </w:r>
          </w:p>
        </w:tc>
        <w:tc>
          <w:tcPr>
            <w:tcW w:w="768" w:type="dxa"/>
            <w:noWrap/>
            <w:hideMark/>
          </w:tcPr>
          <w:p w14:paraId="670B610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91 </w:t>
            </w:r>
          </w:p>
        </w:tc>
        <w:tc>
          <w:tcPr>
            <w:tcW w:w="768" w:type="dxa"/>
            <w:noWrap/>
            <w:hideMark/>
          </w:tcPr>
          <w:p w14:paraId="3A95762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66 </w:t>
            </w:r>
          </w:p>
        </w:tc>
        <w:tc>
          <w:tcPr>
            <w:tcW w:w="768" w:type="dxa"/>
            <w:noWrap/>
            <w:hideMark/>
          </w:tcPr>
          <w:p w14:paraId="12E2634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853 </w:t>
            </w:r>
          </w:p>
        </w:tc>
        <w:tc>
          <w:tcPr>
            <w:tcW w:w="768" w:type="dxa"/>
            <w:noWrap/>
            <w:hideMark/>
          </w:tcPr>
          <w:p w14:paraId="12075B9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4 </w:t>
            </w:r>
          </w:p>
        </w:tc>
        <w:tc>
          <w:tcPr>
            <w:tcW w:w="768" w:type="dxa"/>
            <w:noWrap/>
            <w:hideMark/>
          </w:tcPr>
          <w:p w14:paraId="3F5227B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53 </w:t>
            </w:r>
          </w:p>
        </w:tc>
        <w:tc>
          <w:tcPr>
            <w:tcW w:w="768" w:type="dxa"/>
            <w:noWrap/>
            <w:hideMark/>
          </w:tcPr>
          <w:p w14:paraId="4DCA929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22 </w:t>
            </w:r>
          </w:p>
        </w:tc>
      </w:tr>
      <w:tr w:rsidR="00604C5F" w:rsidRPr="000F7D6A" w14:paraId="10C8D065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7BEB7B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72</w:t>
            </w:r>
          </w:p>
        </w:tc>
        <w:tc>
          <w:tcPr>
            <w:tcW w:w="4549" w:type="dxa"/>
            <w:noWrap/>
            <w:hideMark/>
          </w:tcPr>
          <w:p w14:paraId="7A9A9C4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Scientific research and development</w:t>
            </w:r>
          </w:p>
        </w:tc>
        <w:tc>
          <w:tcPr>
            <w:tcW w:w="767" w:type="dxa"/>
            <w:noWrap/>
            <w:hideMark/>
          </w:tcPr>
          <w:p w14:paraId="186B385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2,229 </w:t>
            </w:r>
          </w:p>
        </w:tc>
        <w:tc>
          <w:tcPr>
            <w:tcW w:w="767" w:type="dxa"/>
            <w:noWrap/>
            <w:hideMark/>
          </w:tcPr>
          <w:p w14:paraId="645D8A4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9,817 </w:t>
            </w:r>
          </w:p>
        </w:tc>
        <w:tc>
          <w:tcPr>
            <w:tcW w:w="768" w:type="dxa"/>
            <w:noWrap/>
            <w:hideMark/>
          </w:tcPr>
          <w:p w14:paraId="738E4E0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27,896 </w:t>
            </w:r>
          </w:p>
        </w:tc>
        <w:tc>
          <w:tcPr>
            <w:tcW w:w="676" w:type="dxa"/>
            <w:noWrap/>
            <w:hideMark/>
          </w:tcPr>
          <w:p w14:paraId="3554885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848 </w:t>
            </w:r>
          </w:p>
        </w:tc>
        <w:tc>
          <w:tcPr>
            <w:tcW w:w="653" w:type="dxa"/>
            <w:noWrap/>
            <w:hideMark/>
          </w:tcPr>
          <w:p w14:paraId="07000A3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365 </w:t>
            </w:r>
          </w:p>
        </w:tc>
        <w:tc>
          <w:tcPr>
            <w:tcW w:w="670" w:type="dxa"/>
            <w:noWrap/>
            <w:hideMark/>
          </w:tcPr>
          <w:p w14:paraId="27949CD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221 </w:t>
            </w:r>
          </w:p>
        </w:tc>
        <w:tc>
          <w:tcPr>
            <w:tcW w:w="768" w:type="dxa"/>
            <w:noWrap/>
            <w:hideMark/>
          </w:tcPr>
          <w:p w14:paraId="0B51110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73 </w:t>
            </w:r>
          </w:p>
        </w:tc>
        <w:tc>
          <w:tcPr>
            <w:tcW w:w="768" w:type="dxa"/>
            <w:noWrap/>
            <w:hideMark/>
          </w:tcPr>
          <w:p w14:paraId="4006691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034 </w:t>
            </w:r>
          </w:p>
        </w:tc>
        <w:tc>
          <w:tcPr>
            <w:tcW w:w="768" w:type="dxa"/>
            <w:noWrap/>
            <w:hideMark/>
          </w:tcPr>
          <w:p w14:paraId="50F9AE3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132 </w:t>
            </w:r>
          </w:p>
        </w:tc>
        <w:tc>
          <w:tcPr>
            <w:tcW w:w="768" w:type="dxa"/>
            <w:noWrap/>
            <w:hideMark/>
          </w:tcPr>
          <w:p w14:paraId="159DED5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4 </w:t>
            </w:r>
          </w:p>
        </w:tc>
        <w:tc>
          <w:tcPr>
            <w:tcW w:w="768" w:type="dxa"/>
            <w:noWrap/>
            <w:hideMark/>
          </w:tcPr>
          <w:p w14:paraId="66A70FA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59 </w:t>
            </w:r>
          </w:p>
        </w:tc>
        <w:tc>
          <w:tcPr>
            <w:tcW w:w="768" w:type="dxa"/>
            <w:noWrap/>
            <w:hideMark/>
          </w:tcPr>
          <w:p w14:paraId="320F51F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430 </w:t>
            </w:r>
          </w:p>
        </w:tc>
      </w:tr>
      <w:tr w:rsidR="00604C5F" w:rsidRPr="000F7D6A" w14:paraId="0B25B827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02EF6DB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73</w:t>
            </w:r>
          </w:p>
        </w:tc>
        <w:tc>
          <w:tcPr>
            <w:tcW w:w="4549" w:type="dxa"/>
            <w:noWrap/>
            <w:hideMark/>
          </w:tcPr>
          <w:p w14:paraId="3651A43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Advertising and market research</w:t>
            </w:r>
          </w:p>
        </w:tc>
        <w:tc>
          <w:tcPr>
            <w:tcW w:w="767" w:type="dxa"/>
            <w:noWrap/>
            <w:hideMark/>
          </w:tcPr>
          <w:p w14:paraId="75164A9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9,054 </w:t>
            </w:r>
          </w:p>
        </w:tc>
        <w:tc>
          <w:tcPr>
            <w:tcW w:w="767" w:type="dxa"/>
            <w:noWrap/>
            <w:hideMark/>
          </w:tcPr>
          <w:p w14:paraId="73388DE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0,462 </w:t>
            </w:r>
          </w:p>
        </w:tc>
        <w:tc>
          <w:tcPr>
            <w:tcW w:w="768" w:type="dxa"/>
            <w:noWrap/>
            <w:hideMark/>
          </w:tcPr>
          <w:p w14:paraId="5BA9755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9,042 </w:t>
            </w:r>
          </w:p>
        </w:tc>
        <w:tc>
          <w:tcPr>
            <w:tcW w:w="676" w:type="dxa"/>
            <w:noWrap/>
            <w:hideMark/>
          </w:tcPr>
          <w:p w14:paraId="0F0880E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804 </w:t>
            </w:r>
          </w:p>
        </w:tc>
        <w:tc>
          <w:tcPr>
            <w:tcW w:w="653" w:type="dxa"/>
            <w:noWrap/>
            <w:hideMark/>
          </w:tcPr>
          <w:p w14:paraId="5444D02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943 </w:t>
            </w:r>
          </w:p>
        </w:tc>
        <w:tc>
          <w:tcPr>
            <w:tcW w:w="670" w:type="dxa"/>
            <w:noWrap/>
            <w:hideMark/>
          </w:tcPr>
          <w:p w14:paraId="6EF2BD5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524 </w:t>
            </w:r>
          </w:p>
        </w:tc>
        <w:tc>
          <w:tcPr>
            <w:tcW w:w="768" w:type="dxa"/>
            <w:noWrap/>
            <w:hideMark/>
          </w:tcPr>
          <w:p w14:paraId="7156838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17 </w:t>
            </w:r>
          </w:p>
        </w:tc>
        <w:tc>
          <w:tcPr>
            <w:tcW w:w="768" w:type="dxa"/>
            <w:noWrap/>
            <w:hideMark/>
          </w:tcPr>
          <w:p w14:paraId="1F00B27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765 </w:t>
            </w:r>
          </w:p>
        </w:tc>
        <w:tc>
          <w:tcPr>
            <w:tcW w:w="768" w:type="dxa"/>
            <w:noWrap/>
            <w:hideMark/>
          </w:tcPr>
          <w:p w14:paraId="78CBC37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639 </w:t>
            </w:r>
          </w:p>
        </w:tc>
        <w:tc>
          <w:tcPr>
            <w:tcW w:w="768" w:type="dxa"/>
            <w:noWrap/>
            <w:hideMark/>
          </w:tcPr>
          <w:p w14:paraId="3C16A19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8 </w:t>
            </w:r>
          </w:p>
        </w:tc>
        <w:tc>
          <w:tcPr>
            <w:tcW w:w="768" w:type="dxa"/>
            <w:noWrap/>
            <w:hideMark/>
          </w:tcPr>
          <w:p w14:paraId="4B4122E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3 </w:t>
            </w:r>
          </w:p>
        </w:tc>
        <w:tc>
          <w:tcPr>
            <w:tcW w:w="768" w:type="dxa"/>
            <w:noWrap/>
            <w:hideMark/>
          </w:tcPr>
          <w:p w14:paraId="1CE4A8A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04 </w:t>
            </w:r>
          </w:p>
        </w:tc>
      </w:tr>
      <w:tr w:rsidR="00604C5F" w:rsidRPr="000F7D6A" w14:paraId="1E3FA420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4116623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74</w:t>
            </w:r>
          </w:p>
        </w:tc>
        <w:tc>
          <w:tcPr>
            <w:tcW w:w="4549" w:type="dxa"/>
            <w:noWrap/>
            <w:hideMark/>
          </w:tcPr>
          <w:p w14:paraId="12C2E51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Other professional, </w:t>
            </w:r>
            <w:proofErr w:type="gramStart"/>
            <w:r w:rsidRPr="000F7D6A">
              <w:rPr>
                <w:b/>
                <w:bCs/>
                <w:sz w:val="12"/>
                <w:szCs w:val="12"/>
              </w:rPr>
              <w:t>scientific</w:t>
            </w:r>
            <w:proofErr w:type="gramEnd"/>
            <w:r w:rsidRPr="000F7D6A">
              <w:rPr>
                <w:b/>
                <w:bCs/>
                <w:sz w:val="12"/>
                <w:szCs w:val="12"/>
              </w:rPr>
              <w:t xml:space="preserve"> and technical activities</w:t>
            </w:r>
          </w:p>
        </w:tc>
        <w:tc>
          <w:tcPr>
            <w:tcW w:w="767" w:type="dxa"/>
            <w:noWrap/>
            <w:hideMark/>
          </w:tcPr>
          <w:p w14:paraId="59DABE8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7,254 </w:t>
            </w:r>
          </w:p>
        </w:tc>
        <w:tc>
          <w:tcPr>
            <w:tcW w:w="767" w:type="dxa"/>
            <w:noWrap/>
            <w:hideMark/>
          </w:tcPr>
          <w:p w14:paraId="37CB21F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5,137 </w:t>
            </w:r>
          </w:p>
        </w:tc>
        <w:tc>
          <w:tcPr>
            <w:tcW w:w="768" w:type="dxa"/>
            <w:noWrap/>
            <w:hideMark/>
          </w:tcPr>
          <w:p w14:paraId="06E30F6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4,994 </w:t>
            </w:r>
          </w:p>
        </w:tc>
        <w:tc>
          <w:tcPr>
            <w:tcW w:w="676" w:type="dxa"/>
            <w:noWrap/>
            <w:hideMark/>
          </w:tcPr>
          <w:p w14:paraId="4FD2698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374 </w:t>
            </w:r>
          </w:p>
        </w:tc>
        <w:tc>
          <w:tcPr>
            <w:tcW w:w="653" w:type="dxa"/>
            <w:noWrap/>
            <w:hideMark/>
          </w:tcPr>
          <w:p w14:paraId="5627906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795 </w:t>
            </w:r>
          </w:p>
        </w:tc>
        <w:tc>
          <w:tcPr>
            <w:tcW w:w="670" w:type="dxa"/>
            <w:noWrap/>
            <w:hideMark/>
          </w:tcPr>
          <w:p w14:paraId="46DC6F6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140 </w:t>
            </w:r>
          </w:p>
        </w:tc>
        <w:tc>
          <w:tcPr>
            <w:tcW w:w="768" w:type="dxa"/>
            <w:noWrap/>
            <w:hideMark/>
          </w:tcPr>
          <w:p w14:paraId="11AA990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98 </w:t>
            </w:r>
          </w:p>
        </w:tc>
        <w:tc>
          <w:tcPr>
            <w:tcW w:w="768" w:type="dxa"/>
            <w:noWrap/>
            <w:hideMark/>
          </w:tcPr>
          <w:p w14:paraId="58BDC73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675 </w:t>
            </w:r>
          </w:p>
        </w:tc>
        <w:tc>
          <w:tcPr>
            <w:tcW w:w="768" w:type="dxa"/>
            <w:noWrap/>
            <w:hideMark/>
          </w:tcPr>
          <w:p w14:paraId="03902D6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340 </w:t>
            </w:r>
          </w:p>
        </w:tc>
        <w:tc>
          <w:tcPr>
            <w:tcW w:w="768" w:type="dxa"/>
            <w:noWrap/>
            <w:hideMark/>
          </w:tcPr>
          <w:p w14:paraId="4D2A602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3 </w:t>
            </w:r>
          </w:p>
        </w:tc>
        <w:tc>
          <w:tcPr>
            <w:tcW w:w="768" w:type="dxa"/>
            <w:noWrap/>
            <w:hideMark/>
          </w:tcPr>
          <w:p w14:paraId="6DB841B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38 </w:t>
            </w:r>
          </w:p>
        </w:tc>
        <w:tc>
          <w:tcPr>
            <w:tcW w:w="768" w:type="dxa"/>
            <w:noWrap/>
            <w:hideMark/>
          </w:tcPr>
          <w:p w14:paraId="50BDD92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75 </w:t>
            </w:r>
          </w:p>
        </w:tc>
      </w:tr>
      <w:tr w:rsidR="00604C5F" w:rsidRPr="000F7D6A" w14:paraId="69AB5D29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0A88310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75</w:t>
            </w:r>
          </w:p>
        </w:tc>
        <w:tc>
          <w:tcPr>
            <w:tcW w:w="4549" w:type="dxa"/>
            <w:noWrap/>
            <w:hideMark/>
          </w:tcPr>
          <w:p w14:paraId="25CC8A8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Veterinary activities</w:t>
            </w:r>
          </w:p>
        </w:tc>
        <w:tc>
          <w:tcPr>
            <w:tcW w:w="767" w:type="dxa"/>
            <w:noWrap/>
            <w:hideMark/>
          </w:tcPr>
          <w:p w14:paraId="32EAC8A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7,349 </w:t>
            </w:r>
          </w:p>
        </w:tc>
        <w:tc>
          <w:tcPr>
            <w:tcW w:w="767" w:type="dxa"/>
            <w:noWrap/>
            <w:hideMark/>
          </w:tcPr>
          <w:p w14:paraId="7420EC0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92,700 </w:t>
            </w:r>
          </w:p>
        </w:tc>
        <w:tc>
          <w:tcPr>
            <w:tcW w:w="768" w:type="dxa"/>
            <w:noWrap/>
            <w:hideMark/>
          </w:tcPr>
          <w:p w14:paraId="2E0B092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71,194 </w:t>
            </w:r>
          </w:p>
        </w:tc>
        <w:tc>
          <w:tcPr>
            <w:tcW w:w="676" w:type="dxa"/>
            <w:noWrap/>
            <w:hideMark/>
          </w:tcPr>
          <w:p w14:paraId="786B03E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834 </w:t>
            </w:r>
          </w:p>
        </w:tc>
        <w:tc>
          <w:tcPr>
            <w:tcW w:w="653" w:type="dxa"/>
            <w:noWrap/>
            <w:hideMark/>
          </w:tcPr>
          <w:p w14:paraId="3C81432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005 </w:t>
            </w:r>
          </w:p>
        </w:tc>
        <w:tc>
          <w:tcPr>
            <w:tcW w:w="670" w:type="dxa"/>
            <w:noWrap/>
            <w:hideMark/>
          </w:tcPr>
          <w:p w14:paraId="45FA1CC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405 </w:t>
            </w:r>
          </w:p>
        </w:tc>
        <w:tc>
          <w:tcPr>
            <w:tcW w:w="768" w:type="dxa"/>
            <w:noWrap/>
            <w:hideMark/>
          </w:tcPr>
          <w:p w14:paraId="272F414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23 </w:t>
            </w:r>
          </w:p>
        </w:tc>
        <w:tc>
          <w:tcPr>
            <w:tcW w:w="768" w:type="dxa"/>
            <w:noWrap/>
            <w:hideMark/>
          </w:tcPr>
          <w:p w14:paraId="5AE74C9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80 </w:t>
            </w:r>
          </w:p>
        </w:tc>
        <w:tc>
          <w:tcPr>
            <w:tcW w:w="768" w:type="dxa"/>
            <w:noWrap/>
            <w:hideMark/>
          </w:tcPr>
          <w:p w14:paraId="7671AE2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370 </w:t>
            </w:r>
          </w:p>
        </w:tc>
        <w:tc>
          <w:tcPr>
            <w:tcW w:w="768" w:type="dxa"/>
            <w:noWrap/>
            <w:hideMark/>
          </w:tcPr>
          <w:p w14:paraId="023390C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43 </w:t>
            </w:r>
          </w:p>
        </w:tc>
        <w:tc>
          <w:tcPr>
            <w:tcW w:w="768" w:type="dxa"/>
            <w:noWrap/>
            <w:hideMark/>
          </w:tcPr>
          <w:p w14:paraId="0F44C33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36 </w:t>
            </w:r>
          </w:p>
        </w:tc>
        <w:tc>
          <w:tcPr>
            <w:tcW w:w="768" w:type="dxa"/>
            <w:noWrap/>
            <w:hideMark/>
          </w:tcPr>
          <w:p w14:paraId="5C02921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23 </w:t>
            </w:r>
          </w:p>
        </w:tc>
      </w:tr>
      <w:tr w:rsidR="00604C5F" w:rsidRPr="000F7D6A" w14:paraId="206192C1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6E21E1C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78</w:t>
            </w:r>
          </w:p>
        </w:tc>
        <w:tc>
          <w:tcPr>
            <w:tcW w:w="4549" w:type="dxa"/>
            <w:noWrap/>
            <w:hideMark/>
          </w:tcPr>
          <w:p w14:paraId="24E09BF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Employment activities</w:t>
            </w:r>
          </w:p>
        </w:tc>
        <w:tc>
          <w:tcPr>
            <w:tcW w:w="767" w:type="dxa"/>
            <w:noWrap/>
            <w:hideMark/>
          </w:tcPr>
          <w:p w14:paraId="57CC1D9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3,247 </w:t>
            </w:r>
          </w:p>
        </w:tc>
        <w:tc>
          <w:tcPr>
            <w:tcW w:w="767" w:type="dxa"/>
            <w:noWrap/>
            <w:hideMark/>
          </w:tcPr>
          <w:p w14:paraId="4C97C89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7,702 </w:t>
            </w:r>
          </w:p>
        </w:tc>
        <w:tc>
          <w:tcPr>
            <w:tcW w:w="768" w:type="dxa"/>
            <w:noWrap/>
            <w:hideMark/>
          </w:tcPr>
          <w:p w14:paraId="75F69B5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22,458 </w:t>
            </w:r>
          </w:p>
        </w:tc>
        <w:tc>
          <w:tcPr>
            <w:tcW w:w="676" w:type="dxa"/>
            <w:noWrap/>
            <w:hideMark/>
          </w:tcPr>
          <w:p w14:paraId="10B381E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533 </w:t>
            </w:r>
          </w:p>
        </w:tc>
        <w:tc>
          <w:tcPr>
            <w:tcW w:w="653" w:type="dxa"/>
            <w:noWrap/>
            <w:hideMark/>
          </w:tcPr>
          <w:p w14:paraId="518B2E1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071 </w:t>
            </w:r>
          </w:p>
        </w:tc>
        <w:tc>
          <w:tcPr>
            <w:tcW w:w="670" w:type="dxa"/>
            <w:noWrap/>
            <w:hideMark/>
          </w:tcPr>
          <w:p w14:paraId="63742AE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586 </w:t>
            </w:r>
          </w:p>
        </w:tc>
        <w:tc>
          <w:tcPr>
            <w:tcW w:w="768" w:type="dxa"/>
            <w:noWrap/>
            <w:hideMark/>
          </w:tcPr>
          <w:p w14:paraId="7A9DE39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70 </w:t>
            </w:r>
          </w:p>
        </w:tc>
        <w:tc>
          <w:tcPr>
            <w:tcW w:w="768" w:type="dxa"/>
            <w:noWrap/>
            <w:hideMark/>
          </w:tcPr>
          <w:p w14:paraId="1631CAC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51 </w:t>
            </w:r>
          </w:p>
        </w:tc>
        <w:tc>
          <w:tcPr>
            <w:tcW w:w="768" w:type="dxa"/>
            <w:noWrap/>
            <w:hideMark/>
          </w:tcPr>
          <w:p w14:paraId="0F3C74A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896 </w:t>
            </w:r>
          </w:p>
        </w:tc>
        <w:tc>
          <w:tcPr>
            <w:tcW w:w="768" w:type="dxa"/>
            <w:noWrap/>
            <w:hideMark/>
          </w:tcPr>
          <w:p w14:paraId="1D5508E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8 </w:t>
            </w:r>
          </w:p>
        </w:tc>
        <w:tc>
          <w:tcPr>
            <w:tcW w:w="768" w:type="dxa"/>
            <w:noWrap/>
            <w:hideMark/>
          </w:tcPr>
          <w:p w14:paraId="62429F7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3 </w:t>
            </w:r>
          </w:p>
        </w:tc>
        <w:tc>
          <w:tcPr>
            <w:tcW w:w="768" w:type="dxa"/>
            <w:noWrap/>
            <w:hideMark/>
          </w:tcPr>
          <w:p w14:paraId="30ED730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61 </w:t>
            </w:r>
          </w:p>
        </w:tc>
      </w:tr>
      <w:tr w:rsidR="00604C5F" w:rsidRPr="000F7D6A" w14:paraId="2F9EFDAC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5A47C21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81</w:t>
            </w:r>
          </w:p>
        </w:tc>
        <w:tc>
          <w:tcPr>
            <w:tcW w:w="4549" w:type="dxa"/>
            <w:noWrap/>
            <w:hideMark/>
          </w:tcPr>
          <w:p w14:paraId="0DEDCD3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Services to buildings and landscape activities</w:t>
            </w:r>
          </w:p>
        </w:tc>
        <w:tc>
          <w:tcPr>
            <w:tcW w:w="767" w:type="dxa"/>
            <w:noWrap/>
            <w:hideMark/>
          </w:tcPr>
          <w:p w14:paraId="76E771A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3,505 </w:t>
            </w:r>
          </w:p>
        </w:tc>
        <w:tc>
          <w:tcPr>
            <w:tcW w:w="767" w:type="dxa"/>
            <w:noWrap/>
            <w:hideMark/>
          </w:tcPr>
          <w:p w14:paraId="2800F5D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7,809 </w:t>
            </w:r>
          </w:p>
        </w:tc>
        <w:tc>
          <w:tcPr>
            <w:tcW w:w="768" w:type="dxa"/>
            <w:noWrap/>
            <w:hideMark/>
          </w:tcPr>
          <w:p w14:paraId="47E49DB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9,591 </w:t>
            </w:r>
          </w:p>
        </w:tc>
        <w:tc>
          <w:tcPr>
            <w:tcW w:w="676" w:type="dxa"/>
            <w:noWrap/>
            <w:hideMark/>
          </w:tcPr>
          <w:p w14:paraId="2883301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465 </w:t>
            </w:r>
          </w:p>
        </w:tc>
        <w:tc>
          <w:tcPr>
            <w:tcW w:w="653" w:type="dxa"/>
            <w:noWrap/>
            <w:hideMark/>
          </w:tcPr>
          <w:p w14:paraId="4BD8246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178 </w:t>
            </w:r>
          </w:p>
        </w:tc>
        <w:tc>
          <w:tcPr>
            <w:tcW w:w="670" w:type="dxa"/>
            <w:noWrap/>
            <w:hideMark/>
          </w:tcPr>
          <w:p w14:paraId="3DF8E1D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468 </w:t>
            </w:r>
          </w:p>
        </w:tc>
        <w:tc>
          <w:tcPr>
            <w:tcW w:w="768" w:type="dxa"/>
            <w:noWrap/>
            <w:hideMark/>
          </w:tcPr>
          <w:p w14:paraId="0FFD33A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85 </w:t>
            </w:r>
          </w:p>
        </w:tc>
        <w:tc>
          <w:tcPr>
            <w:tcW w:w="768" w:type="dxa"/>
            <w:noWrap/>
            <w:hideMark/>
          </w:tcPr>
          <w:p w14:paraId="7FB33DC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11 </w:t>
            </w:r>
          </w:p>
        </w:tc>
        <w:tc>
          <w:tcPr>
            <w:tcW w:w="768" w:type="dxa"/>
            <w:noWrap/>
            <w:hideMark/>
          </w:tcPr>
          <w:p w14:paraId="1A559FE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595 </w:t>
            </w:r>
          </w:p>
        </w:tc>
        <w:tc>
          <w:tcPr>
            <w:tcW w:w="768" w:type="dxa"/>
            <w:noWrap/>
            <w:hideMark/>
          </w:tcPr>
          <w:p w14:paraId="61E566E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  8 </w:t>
            </w:r>
          </w:p>
        </w:tc>
        <w:tc>
          <w:tcPr>
            <w:tcW w:w="768" w:type="dxa"/>
            <w:noWrap/>
            <w:hideMark/>
          </w:tcPr>
          <w:p w14:paraId="38AA301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35 </w:t>
            </w:r>
          </w:p>
        </w:tc>
        <w:tc>
          <w:tcPr>
            <w:tcW w:w="768" w:type="dxa"/>
            <w:noWrap/>
            <w:hideMark/>
          </w:tcPr>
          <w:p w14:paraId="7402EF3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33 </w:t>
            </w:r>
          </w:p>
        </w:tc>
      </w:tr>
      <w:tr w:rsidR="00604C5F" w:rsidRPr="000F7D6A" w14:paraId="40765E6A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0176856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82</w:t>
            </w:r>
          </w:p>
        </w:tc>
        <w:tc>
          <w:tcPr>
            <w:tcW w:w="4549" w:type="dxa"/>
            <w:noWrap/>
            <w:hideMark/>
          </w:tcPr>
          <w:p w14:paraId="3AE98D8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Office administrative, office support and other business support activities</w:t>
            </w:r>
          </w:p>
        </w:tc>
        <w:tc>
          <w:tcPr>
            <w:tcW w:w="767" w:type="dxa"/>
            <w:noWrap/>
            <w:hideMark/>
          </w:tcPr>
          <w:p w14:paraId="2CE823B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7,137 </w:t>
            </w:r>
          </w:p>
        </w:tc>
        <w:tc>
          <w:tcPr>
            <w:tcW w:w="767" w:type="dxa"/>
            <w:noWrap/>
            <w:hideMark/>
          </w:tcPr>
          <w:p w14:paraId="60AF832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6,234 </w:t>
            </w:r>
          </w:p>
        </w:tc>
        <w:tc>
          <w:tcPr>
            <w:tcW w:w="768" w:type="dxa"/>
            <w:noWrap/>
            <w:hideMark/>
          </w:tcPr>
          <w:p w14:paraId="4846DD7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2,524 </w:t>
            </w:r>
          </w:p>
        </w:tc>
        <w:tc>
          <w:tcPr>
            <w:tcW w:w="676" w:type="dxa"/>
            <w:noWrap/>
            <w:hideMark/>
          </w:tcPr>
          <w:p w14:paraId="61ABBCF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530 </w:t>
            </w:r>
          </w:p>
        </w:tc>
        <w:tc>
          <w:tcPr>
            <w:tcW w:w="653" w:type="dxa"/>
            <w:noWrap/>
            <w:hideMark/>
          </w:tcPr>
          <w:p w14:paraId="147DC85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308 </w:t>
            </w:r>
          </w:p>
        </w:tc>
        <w:tc>
          <w:tcPr>
            <w:tcW w:w="670" w:type="dxa"/>
            <w:noWrap/>
            <w:hideMark/>
          </w:tcPr>
          <w:p w14:paraId="387BA5A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818 </w:t>
            </w:r>
          </w:p>
        </w:tc>
        <w:tc>
          <w:tcPr>
            <w:tcW w:w="768" w:type="dxa"/>
            <w:noWrap/>
            <w:hideMark/>
          </w:tcPr>
          <w:p w14:paraId="7A8F78D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92 </w:t>
            </w:r>
          </w:p>
        </w:tc>
        <w:tc>
          <w:tcPr>
            <w:tcW w:w="768" w:type="dxa"/>
            <w:noWrap/>
            <w:hideMark/>
          </w:tcPr>
          <w:p w14:paraId="6D1AF91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707 </w:t>
            </w:r>
          </w:p>
        </w:tc>
        <w:tc>
          <w:tcPr>
            <w:tcW w:w="768" w:type="dxa"/>
            <w:noWrap/>
            <w:hideMark/>
          </w:tcPr>
          <w:p w14:paraId="3ED3ABD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570 </w:t>
            </w:r>
          </w:p>
        </w:tc>
        <w:tc>
          <w:tcPr>
            <w:tcW w:w="768" w:type="dxa"/>
            <w:noWrap/>
            <w:hideMark/>
          </w:tcPr>
          <w:p w14:paraId="597557D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9 </w:t>
            </w:r>
          </w:p>
        </w:tc>
        <w:tc>
          <w:tcPr>
            <w:tcW w:w="768" w:type="dxa"/>
            <w:noWrap/>
            <w:hideMark/>
          </w:tcPr>
          <w:p w14:paraId="05B8889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08 </w:t>
            </w:r>
          </w:p>
        </w:tc>
        <w:tc>
          <w:tcPr>
            <w:tcW w:w="768" w:type="dxa"/>
            <w:noWrap/>
            <w:hideMark/>
          </w:tcPr>
          <w:p w14:paraId="135BB68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085 </w:t>
            </w:r>
          </w:p>
        </w:tc>
      </w:tr>
      <w:tr w:rsidR="00604C5F" w:rsidRPr="000F7D6A" w14:paraId="200464AB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810EEA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84</w:t>
            </w:r>
          </w:p>
        </w:tc>
        <w:tc>
          <w:tcPr>
            <w:tcW w:w="4549" w:type="dxa"/>
            <w:noWrap/>
            <w:hideMark/>
          </w:tcPr>
          <w:p w14:paraId="5C9FACC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Public administration and defence; compulsory social security</w:t>
            </w:r>
          </w:p>
        </w:tc>
        <w:tc>
          <w:tcPr>
            <w:tcW w:w="767" w:type="dxa"/>
            <w:noWrap/>
            <w:hideMark/>
          </w:tcPr>
          <w:p w14:paraId="74B4CFD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6,604 </w:t>
            </w:r>
          </w:p>
        </w:tc>
        <w:tc>
          <w:tcPr>
            <w:tcW w:w="767" w:type="dxa"/>
            <w:noWrap/>
            <w:hideMark/>
          </w:tcPr>
          <w:p w14:paraId="5795909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7,150 </w:t>
            </w:r>
          </w:p>
        </w:tc>
        <w:tc>
          <w:tcPr>
            <w:tcW w:w="768" w:type="dxa"/>
            <w:noWrap/>
            <w:hideMark/>
          </w:tcPr>
          <w:p w14:paraId="1FD8E0E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3,743 </w:t>
            </w:r>
          </w:p>
        </w:tc>
        <w:tc>
          <w:tcPr>
            <w:tcW w:w="676" w:type="dxa"/>
            <w:noWrap/>
            <w:hideMark/>
          </w:tcPr>
          <w:p w14:paraId="5E37BA0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653" w:type="dxa"/>
            <w:noWrap/>
            <w:hideMark/>
          </w:tcPr>
          <w:p w14:paraId="1AE98C4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670" w:type="dxa"/>
            <w:noWrap/>
            <w:hideMark/>
          </w:tcPr>
          <w:p w14:paraId="0CB6FD1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-   </w:t>
            </w:r>
          </w:p>
        </w:tc>
        <w:tc>
          <w:tcPr>
            <w:tcW w:w="768" w:type="dxa"/>
            <w:noWrap/>
            <w:hideMark/>
          </w:tcPr>
          <w:p w14:paraId="63186D3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774 </w:t>
            </w:r>
          </w:p>
        </w:tc>
        <w:tc>
          <w:tcPr>
            <w:tcW w:w="768" w:type="dxa"/>
            <w:noWrap/>
            <w:hideMark/>
          </w:tcPr>
          <w:p w14:paraId="3B23B01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368 </w:t>
            </w:r>
          </w:p>
        </w:tc>
        <w:tc>
          <w:tcPr>
            <w:tcW w:w="768" w:type="dxa"/>
            <w:noWrap/>
            <w:hideMark/>
          </w:tcPr>
          <w:p w14:paraId="6327A15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2,666 </w:t>
            </w:r>
          </w:p>
        </w:tc>
        <w:tc>
          <w:tcPr>
            <w:tcW w:w="768" w:type="dxa"/>
            <w:noWrap/>
            <w:hideMark/>
          </w:tcPr>
          <w:p w14:paraId="0265AD4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4 </w:t>
            </w:r>
          </w:p>
        </w:tc>
        <w:tc>
          <w:tcPr>
            <w:tcW w:w="768" w:type="dxa"/>
            <w:noWrap/>
            <w:hideMark/>
          </w:tcPr>
          <w:p w14:paraId="11B4228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81 </w:t>
            </w:r>
          </w:p>
        </w:tc>
        <w:tc>
          <w:tcPr>
            <w:tcW w:w="768" w:type="dxa"/>
            <w:noWrap/>
            <w:hideMark/>
          </w:tcPr>
          <w:p w14:paraId="469D6A5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905 </w:t>
            </w:r>
          </w:p>
        </w:tc>
      </w:tr>
      <w:tr w:rsidR="00604C5F" w:rsidRPr="000F7D6A" w14:paraId="3BA9B719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6396B34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85</w:t>
            </w:r>
          </w:p>
        </w:tc>
        <w:tc>
          <w:tcPr>
            <w:tcW w:w="4549" w:type="dxa"/>
            <w:noWrap/>
            <w:hideMark/>
          </w:tcPr>
          <w:p w14:paraId="2768D61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Education</w:t>
            </w:r>
          </w:p>
        </w:tc>
        <w:tc>
          <w:tcPr>
            <w:tcW w:w="767" w:type="dxa"/>
            <w:noWrap/>
            <w:hideMark/>
          </w:tcPr>
          <w:p w14:paraId="7BE99FF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8,996 </w:t>
            </w:r>
          </w:p>
        </w:tc>
        <w:tc>
          <w:tcPr>
            <w:tcW w:w="767" w:type="dxa"/>
            <w:noWrap/>
            <w:hideMark/>
          </w:tcPr>
          <w:p w14:paraId="4CA9E93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8,942 </w:t>
            </w:r>
          </w:p>
        </w:tc>
        <w:tc>
          <w:tcPr>
            <w:tcW w:w="768" w:type="dxa"/>
            <w:noWrap/>
            <w:hideMark/>
          </w:tcPr>
          <w:p w14:paraId="2D64EF2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36,825 </w:t>
            </w:r>
          </w:p>
        </w:tc>
        <w:tc>
          <w:tcPr>
            <w:tcW w:w="676" w:type="dxa"/>
            <w:noWrap/>
            <w:hideMark/>
          </w:tcPr>
          <w:p w14:paraId="14383F0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20,921 </w:t>
            </w:r>
          </w:p>
        </w:tc>
        <w:tc>
          <w:tcPr>
            <w:tcW w:w="653" w:type="dxa"/>
            <w:noWrap/>
            <w:hideMark/>
          </w:tcPr>
          <w:p w14:paraId="4CD7CE4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077 </w:t>
            </w:r>
          </w:p>
        </w:tc>
        <w:tc>
          <w:tcPr>
            <w:tcW w:w="670" w:type="dxa"/>
            <w:noWrap/>
            <w:hideMark/>
          </w:tcPr>
          <w:p w14:paraId="0E1183F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1,874 </w:t>
            </w:r>
          </w:p>
        </w:tc>
        <w:tc>
          <w:tcPr>
            <w:tcW w:w="768" w:type="dxa"/>
            <w:noWrap/>
            <w:hideMark/>
          </w:tcPr>
          <w:p w14:paraId="51004C1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91 </w:t>
            </w:r>
          </w:p>
        </w:tc>
        <w:tc>
          <w:tcPr>
            <w:tcW w:w="768" w:type="dxa"/>
            <w:noWrap/>
            <w:hideMark/>
          </w:tcPr>
          <w:p w14:paraId="13749C8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01 </w:t>
            </w:r>
          </w:p>
        </w:tc>
        <w:tc>
          <w:tcPr>
            <w:tcW w:w="768" w:type="dxa"/>
            <w:noWrap/>
            <w:hideMark/>
          </w:tcPr>
          <w:p w14:paraId="7BA6808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212 </w:t>
            </w:r>
          </w:p>
        </w:tc>
        <w:tc>
          <w:tcPr>
            <w:tcW w:w="768" w:type="dxa"/>
            <w:noWrap/>
            <w:hideMark/>
          </w:tcPr>
          <w:p w14:paraId="3D9E64F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6 </w:t>
            </w:r>
          </w:p>
        </w:tc>
        <w:tc>
          <w:tcPr>
            <w:tcW w:w="768" w:type="dxa"/>
            <w:noWrap/>
            <w:hideMark/>
          </w:tcPr>
          <w:p w14:paraId="0093ECA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52 </w:t>
            </w:r>
          </w:p>
        </w:tc>
        <w:tc>
          <w:tcPr>
            <w:tcW w:w="768" w:type="dxa"/>
            <w:noWrap/>
            <w:hideMark/>
          </w:tcPr>
          <w:p w14:paraId="45E9F6B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94 </w:t>
            </w:r>
          </w:p>
        </w:tc>
      </w:tr>
      <w:tr w:rsidR="00604C5F" w:rsidRPr="000F7D6A" w14:paraId="0F1A2995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78E2145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86</w:t>
            </w:r>
          </w:p>
        </w:tc>
        <w:tc>
          <w:tcPr>
            <w:tcW w:w="4549" w:type="dxa"/>
            <w:noWrap/>
            <w:hideMark/>
          </w:tcPr>
          <w:p w14:paraId="143455A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Human health activities</w:t>
            </w:r>
          </w:p>
        </w:tc>
        <w:tc>
          <w:tcPr>
            <w:tcW w:w="767" w:type="dxa"/>
            <w:noWrap/>
            <w:hideMark/>
          </w:tcPr>
          <w:p w14:paraId="36C5E88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0,237 </w:t>
            </w:r>
          </w:p>
        </w:tc>
        <w:tc>
          <w:tcPr>
            <w:tcW w:w="767" w:type="dxa"/>
            <w:noWrap/>
            <w:hideMark/>
          </w:tcPr>
          <w:p w14:paraId="6175E06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75,946 </w:t>
            </w:r>
          </w:p>
        </w:tc>
        <w:tc>
          <w:tcPr>
            <w:tcW w:w="768" w:type="dxa"/>
            <w:noWrap/>
            <w:hideMark/>
          </w:tcPr>
          <w:p w14:paraId="022F929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81,254 </w:t>
            </w:r>
          </w:p>
        </w:tc>
        <w:tc>
          <w:tcPr>
            <w:tcW w:w="676" w:type="dxa"/>
            <w:noWrap/>
            <w:hideMark/>
          </w:tcPr>
          <w:p w14:paraId="761747E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956 </w:t>
            </w:r>
          </w:p>
        </w:tc>
        <w:tc>
          <w:tcPr>
            <w:tcW w:w="653" w:type="dxa"/>
            <w:noWrap/>
            <w:hideMark/>
          </w:tcPr>
          <w:p w14:paraId="762F3B3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954 </w:t>
            </w:r>
          </w:p>
        </w:tc>
        <w:tc>
          <w:tcPr>
            <w:tcW w:w="670" w:type="dxa"/>
            <w:noWrap/>
            <w:hideMark/>
          </w:tcPr>
          <w:p w14:paraId="0CFFC84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401 </w:t>
            </w:r>
          </w:p>
        </w:tc>
        <w:tc>
          <w:tcPr>
            <w:tcW w:w="768" w:type="dxa"/>
            <w:noWrap/>
            <w:hideMark/>
          </w:tcPr>
          <w:p w14:paraId="4BB4470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44 </w:t>
            </w:r>
          </w:p>
        </w:tc>
        <w:tc>
          <w:tcPr>
            <w:tcW w:w="768" w:type="dxa"/>
            <w:noWrap/>
            <w:hideMark/>
          </w:tcPr>
          <w:p w14:paraId="5E14D61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67 </w:t>
            </w:r>
          </w:p>
        </w:tc>
        <w:tc>
          <w:tcPr>
            <w:tcW w:w="768" w:type="dxa"/>
            <w:noWrap/>
            <w:hideMark/>
          </w:tcPr>
          <w:p w14:paraId="606528C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46 </w:t>
            </w:r>
          </w:p>
        </w:tc>
        <w:tc>
          <w:tcPr>
            <w:tcW w:w="768" w:type="dxa"/>
            <w:noWrap/>
            <w:hideMark/>
          </w:tcPr>
          <w:p w14:paraId="23DB76D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6 </w:t>
            </w:r>
          </w:p>
        </w:tc>
        <w:tc>
          <w:tcPr>
            <w:tcW w:w="768" w:type="dxa"/>
            <w:noWrap/>
            <w:hideMark/>
          </w:tcPr>
          <w:p w14:paraId="356B410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51 </w:t>
            </w:r>
          </w:p>
        </w:tc>
        <w:tc>
          <w:tcPr>
            <w:tcW w:w="768" w:type="dxa"/>
            <w:noWrap/>
            <w:hideMark/>
          </w:tcPr>
          <w:p w14:paraId="6EAA1CA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16 </w:t>
            </w:r>
          </w:p>
        </w:tc>
      </w:tr>
      <w:tr w:rsidR="00604C5F" w:rsidRPr="000F7D6A" w14:paraId="179794F3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79B9F6C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87</w:t>
            </w:r>
          </w:p>
        </w:tc>
        <w:tc>
          <w:tcPr>
            <w:tcW w:w="4549" w:type="dxa"/>
            <w:noWrap/>
            <w:hideMark/>
          </w:tcPr>
          <w:p w14:paraId="6E3DB66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Residential care activities</w:t>
            </w:r>
          </w:p>
        </w:tc>
        <w:tc>
          <w:tcPr>
            <w:tcW w:w="767" w:type="dxa"/>
            <w:noWrap/>
            <w:hideMark/>
          </w:tcPr>
          <w:p w14:paraId="508B02D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0,211 </w:t>
            </w:r>
          </w:p>
        </w:tc>
        <w:tc>
          <w:tcPr>
            <w:tcW w:w="767" w:type="dxa"/>
            <w:noWrap/>
            <w:hideMark/>
          </w:tcPr>
          <w:p w14:paraId="7FF94E0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86,473 </w:t>
            </w:r>
          </w:p>
        </w:tc>
        <w:tc>
          <w:tcPr>
            <w:tcW w:w="768" w:type="dxa"/>
            <w:noWrap/>
            <w:hideMark/>
          </w:tcPr>
          <w:p w14:paraId="1A32F41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88,570 </w:t>
            </w:r>
          </w:p>
        </w:tc>
        <w:tc>
          <w:tcPr>
            <w:tcW w:w="676" w:type="dxa"/>
            <w:noWrap/>
            <w:hideMark/>
          </w:tcPr>
          <w:p w14:paraId="2FCA6A3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7,127 </w:t>
            </w:r>
          </w:p>
        </w:tc>
        <w:tc>
          <w:tcPr>
            <w:tcW w:w="653" w:type="dxa"/>
            <w:noWrap/>
            <w:hideMark/>
          </w:tcPr>
          <w:p w14:paraId="0359E71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8,492 </w:t>
            </w:r>
          </w:p>
        </w:tc>
        <w:tc>
          <w:tcPr>
            <w:tcW w:w="670" w:type="dxa"/>
            <w:noWrap/>
            <w:hideMark/>
          </w:tcPr>
          <w:p w14:paraId="2B0279A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12,196 </w:t>
            </w:r>
          </w:p>
        </w:tc>
        <w:tc>
          <w:tcPr>
            <w:tcW w:w="768" w:type="dxa"/>
            <w:noWrap/>
            <w:hideMark/>
          </w:tcPr>
          <w:p w14:paraId="1900D20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82 </w:t>
            </w:r>
          </w:p>
        </w:tc>
        <w:tc>
          <w:tcPr>
            <w:tcW w:w="768" w:type="dxa"/>
            <w:noWrap/>
            <w:hideMark/>
          </w:tcPr>
          <w:p w14:paraId="4F864DC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40 </w:t>
            </w:r>
          </w:p>
        </w:tc>
        <w:tc>
          <w:tcPr>
            <w:tcW w:w="768" w:type="dxa"/>
            <w:noWrap/>
            <w:hideMark/>
          </w:tcPr>
          <w:p w14:paraId="6E61BE9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417 </w:t>
            </w:r>
          </w:p>
        </w:tc>
        <w:tc>
          <w:tcPr>
            <w:tcW w:w="768" w:type="dxa"/>
            <w:noWrap/>
            <w:hideMark/>
          </w:tcPr>
          <w:p w14:paraId="36D908F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6 </w:t>
            </w:r>
          </w:p>
        </w:tc>
        <w:tc>
          <w:tcPr>
            <w:tcW w:w="768" w:type="dxa"/>
            <w:noWrap/>
            <w:hideMark/>
          </w:tcPr>
          <w:p w14:paraId="3F398D1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5 </w:t>
            </w:r>
          </w:p>
        </w:tc>
        <w:tc>
          <w:tcPr>
            <w:tcW w:w="768" w:type="dxa"/>
            <w:noWrap/>
            <w:hideMark/>
          </w:tcPr>
          <w:p w14:paraId="1DE5E53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11 </w:t>
            </w:r>
          </w:p>
        </w:tc>
      </w:tr>
      <w:tr w:rsidR="00604C5F" w:rsidRPr="000F7D6A" w14:paraId="052E41E2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2D39EE9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88</w:t>
            </w:r>
          </w:p>
        </w:tc>
        <w:tc>
          <w:tcPr>
            <w:tcW w:w="4549" w:type="dxa"/>
            <w:noWrap/>
            <w:hideMark/>
          </w:tcPr>
          <w:p w14:paraId="228204A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Social work activities without accommodation</w:t>
            </w:r>
          </w:p>
        </w:tc>
        <w:tc>
          <w:tcPr>
            <w:tcW w:w="767" w:type="dxa"/>
            <w:noWrap/>
            <w:hideMark/>
          </w:tcPr>
          <w:p w14:paraId="70FA05B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3,612 </w:t>
            </w:r>
          </w:p>
        </w:tc>
        <w:tc>
          <w:tcPr>
            <w:tcW w:w="767" w:type="dxa"/>
            <w:noWrap/>
            <w:hideMark/>
          </w:tcPr>
          <w:p w14:paraId="42B9FF0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2,765 </w:t>
            </w:r>
          </w:p>
        </w:tc>
        <w:tc>
          <w:tcPr>
            <w:tcW w:w="768" w:type="dxa"/>
            <w:noWrap/>
            <w:hideMark/>
          </w:tcPr>
          <w:p w14:paraId="747A206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35,725 </w:t>
            </w:r>
          </w:p>
        </w:tc>
        <w:tc>
          <w:tcPr>
            <w:tcW w:w="676" w:type="dxa"/>
            <w:noWrap/>
            <w:hideMark/>
          </w:tcPr>
          <w:p w14:paraId="0C3B418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4,863 </w:t>
            </w:r>
          </w:p>
        </w:tc>
        <w:tc>
          <w:tcPr>
            <w:tcW w:w="653" w:type="dxa"/>
            <w:noWrap/>
            <w:hideMark/>
          </w:tcPr>
          <w:p w14:paraId="584EA88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683 </w:t>
            </w:r>
          </w:p>
        </w:tc>
        <w:tc>
          <w:tcPr>
            <w:tcW w:w="670" w:type="dxa"/>
            <w:noWrap/>
            <w:hideMark/>
          </w:tcPr>
          <w:p w14:paraId="5CA4D30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610 </w:t>
            </w:r>
          </w:p>
        </w:tc>
        <w:tc>
          <w:tcPr>
            <w:tcW w:w="768" w:type="dxa"/>
            <w:noWrap/>
            <w:hideMark/>
          </w:tcPr>
          <w:p w14:paraId="3A40C16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34 </w:t>
            </w:r>
          </w:p>
        </w:tc>
        <w:tc>
          <w:tcPr>
            <w:tcW w:w="768" w:type="dxa"/>
            <w:noWrap/>
            <w:hideMark/>
          </w:tcPr>
          <w:p w14:paraId="6147A08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50 </w:t>
            </w:r>
          </w:p>
        </w:tc>
        <w:tc>
          <w:tcPr>
            <w:tcW w:w="768" w:type="dxa"/>
            <w:noWrap/>
            <w:hideMark/>
          </w:tcPr>
          <w:p w14:paraId="13E5F8F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833 </w:t>
            </w:r>
          </w:p>
        </w:tc>
        <w:tc>
          <w:tcPr>
            <w:tcW w:w="768" w:type="dxa"/>
            <w:noWrap/>
            <w:hideMark/>
          </w:tcPr>
          <w:p w14:paraId="788BFB3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5 </w:t>
            </w:r>
          </w:p>
        </w:tc>
        <w:tc>
          <w:tcPr>
            <w:tcW w:w="768" w:type="dxa"/>
            <w:noWrap/>
            <w:hideMark/>
          </w:tcPr>
          <w:p w14:paraId="2D3203C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68 </w:t>
            </w:r>
          </w:p>
        </w:tc>
        <w:tc>
          <w:tcPr>
            <w:tcW w:w="768" w:type="dxa"/>
            <w:noWrap/>
            <w:hideMark/>
          </w:tcPr>
          <w:p w14:paraId="72C831E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42 </w:t>
            </w:r>
          </w:p>
        </w:tc>
      </w:tr>
      <w:tr w:rsidR="00604C5F" w:rsidRPr="000F7D6A" w14:paraId="595E755E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5AA236F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90</w:t>
            </w:r>
          </w:p>
        </w:tc>
        <w:tc>
          <w:tcPr>
            <w:tcW w:w="4549" w:type="dxa"/>
            <w:noWrap/>
            <w:hideMark/>
          </w:tcPr>
          <w:p w14:paraId="1C23A6F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Creative, arts and entertainment activities</w:t>
            </w:r>
          </w:p>
        </w:tc>
        <w:tc>
          <w:tcPr>
            <w:tcW w:w="767" w:type="dxa"/>
            <w:noWrap/>
            <w:hideMark/>
          </w:tcPr>
          <w:p w14:paraId="1EC8B6D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6,238 </w:t>
            </w:r>
          </w:p>
        </w:tc>
        <w:tc>
          <w:tcPr>
            <w:tcW w:w="767" w:type="dxa"/>
            <w:noWrap/>
            <w:hideMark/>
          </w:tcPr>
          <w:p w14:paraId="151ADB3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2,782 </w:t>
            </w:r>
          </w:p>
        </w:tc>
        <w:tc>
          <w:tcPr>
            <w:tcW w:w="768" w:type="dxa"/>
            <w:noWrap/>
            <w:hideMark/>
          </w:tcPr>
          <w:p w14:paraId="42581AD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9,861 </w:t>
            </w:r>
          </w:p>
        </w:tc>
        <w:tc>
          <w:tcPr>
            <w:tcW w:w="676" w:type="dxa"/>
            <w:noWrap/>
            <w:hideMark/>
          </w:tcPr>
          <w:p w14:paraId="490B098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622 </w:t>
            </w:r>
          </w:p>
        </w:tc>
        <w:tc>
          <w:tcPr>
            <w:tcW w:w="653" w:type="dxa"/>
            <w:noWrap/>
            <w:hideMark/>
          </w:tcPr>
          <w:p w14:paraId="4779E5F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878 </w:t>
            </w:r>
          </w:p>
        </w:tc>
        <w:tc>
          <w:tcPr>
            <w:tcW w:w="670" w:type="dxa"/>
            <w:noWrap/>
            <w:hideMark/>
          </w:tcPr>
          <w:p w14:paraId="2A7952F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408 </w:t>
            </w:r>
          </w:p>
        </w:tc>
        <w:tc>
          <w:tcPr>
            <w:tcW w:w="768" w:type="dxa"/>
            <w:noWrap/>
            <w:hideMark/>
          </w:tcPr>
          <w:p w14:paraId="0B6F78D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23 </w:t>
            </w:r>
          </w:p>
        </w:tc>
        <w:tc>
          <w:tcPr>
            <w:tcW w:w="768" w:type="dxa"/>
            <w:noWrap/>
            <w:hideMark/>
          </w:tcPr>
          <w:p w14:paraId="4E7C683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762 </w:t>
            </w:r>
          </w:p>
        </w:tc>
        <w:tc>
          <w:tcPr>
            <w:tcW w:w="768" w:type="dxa"/>
            <w:noWrap/>
            <w:hideMark/>
          </w:tcPr>
          <w:p w14:paraId="15B5D23B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536 </w:t>
            </w:r>
          </w:p>
        </w:tc>
        <w:tc>
          <w:tcPr>
            <w:tcW w:w="768" w:type="dxa"/>
            <w:noWrap/>
            <w:hideMark/>
          </w:tcPr>
          <w:p w14:paraId="7B4EDE4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6 </w:t>
            </w:r>
          </w:p>
        </w:tc>
        <w:tc>
          <w:tcPr>
            <w:tcW w:w="768" w:type="dxa"/>
            <w:noWrap/>
            <w:hideMark/>
          </w:tcPr>
          <w:p w14:paraId="1BB2102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62 </w:t>
            </w:r>
          </w:p>
        </w:tc>
        <w:tc>
          <w:tcPr>
            <w:tcW w:w="768" w:type="dxa"/>
            <w:noWrap/>
            <w:hideMark/>
          </w:tcPr>
          <w:p w14:paraId="1922713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64 </w:t>
            </w:r>
          </w:p>
        </w:tc>
      </w:tr>
      <w:tr w:rsidR="00604C5F" w:rsidRPr="000F7D6A" w14:paraId="55F02D94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17C972F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91</w:t>
            </w:r>
          </w:p>
        </w:tc>
        <w:tc>
          <w:tcPr>
            <w:tcW w:w="4549" w:type="dxa"/>
            <w:noWrap/>
            <w:hideMark/>
          </w:tcPr>
          <w:p w14:paraId="264B283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Libraries, archives, </w:t>
            </w:r>
            <w:proofErr w:type="gramStart"/>
            <w:r w:rsidRPr="000F7D6A">
              <w:rPr>
                <w:b/>
                <w:bCs/>
                <w:sz w:val="12"/>
                <w:szCs w:val="12"/>
              </w:rPr>
              <w:t>museums</w:t>
            </w:r>
            <w:proofErr w:type="gramEnd"/>
            <w:r w:rsidRPr="000F7D6A">
              <w:rPr>
                <w:b/>
                <w:bCs/>
                <w:sz w:val="12"/>
                <w:szCs w:val="12"/>
              </w:rPr>
              <w:t xml:space="preserve"> and other cultural activities</w:t>
            </w:r>
          </w:p>
        </w:tc>
        <w:tc>
          <w:tcPr>
            <w:tcW w:w="767" w:type="dxa"/>
            <w:noWrap/>
            <w:hideMark/>
          </w:tcPr>
          <w:p w14:paraId="2C52CDA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9,956 </w:t>
            </w:r>
          </w:p>
        </w:tc>
        <w:tc>
          <w:tcPr>
            <w:tcW w:w="767" w:type="dxa"/>
            <w:noWrap/>
            <w:hideMark/>
          </w:tcPr>
          <w:p w14:paraId="7FA93DC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24,551 </w:t>
            </w:r>
          </w:p>
        </w:tc>
        <w:tc>
          <w:tcPr>
            <w:tcW w:w="768" w:type="dxa"/>
            <w:noWrap/>
            <w:hideMark/>
          </w:tcPr>
          <w:p w14:paraId="1AB537D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65,550 </w:t>
            </w:r>
          </w:p>
        </w:tc>
        <w:tc>
          <w:tcPr>
            <w:tcW w:w="676" w:type="dxa"/>
            <w:noWrap/>
            <w:hideMark/>
          </w:tcPr>
          <w:p w14:paraId="352C26D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668 </w:t>
            </w:r>
          </w:p>
        </w:tc>
        <w:tc>
          <w:tcPr>
            <w:tcW w:w="653" w:type="dxa"/>
            <w:noWrap/>
            <w:hideMark/>
          </w:tcPr>
          <w:p w14:paraId="79DC04D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258 </w:t>
            </w:r>
          </w:p>
        </w:tc>
        <w:tc>
          <w:tcPr>
            <w:tcW w:w="670" w:type="dxa"/>
            <w:noWrap/>
            <w:hideMark/>
          </w:tcPr>
          <w:p w14:paraId="08B27F0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2,464 </w:t>
            </w:r>
          </w:p>
        </w:tc>
        <w:tc>
          <w:tcPr>
            <w:tcW w:w="768" w:type="dxa"/>
            <w:noWrap/>
            <w:hideMark/>
          </w:tcPr>
          <w:p w14:paraId="42C0F28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84 </w:t>
            </w:r>
          </w:p>
        </w:tc>
        <w:tc>
          <w:tcPr>
            <w:tcW w:w="768" w:type="dxa"/>
            <w:noWrap/>
            <w:hideMark/>
          </w:tcPr>
          <w:p w14:paraId="7F2633C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617 </w:t>
            </w:r>
          </w:p>
        </w:tc>
        <w:tc>
          <w:tcPr>
            <w:tcW w:w="768" w:type="dxa"/>
            <w:noWrap/>
            <w:hideMark/>
          </w:tcPr>
          <w:p w14:paraId="779E808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449 </w:t>
            </w:r>
          </w:p>
        </w:tc>
        <w:tc>
          <w:tcPr>
            <w:tcW w:w="768" w:type="dxa"/>
            <w:noWrap/>
            <w:hideMark/>
          </w:tcPr>
          <w:p w14:paraId="16B6F19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63 </w:t>
            </w:r>
          </w:p>
        </w:tc>
        <w:tc>
          <w:tcPr>
            <w:tcW w:w="768" w:type="dxa"/>
            <w:noWrap/>
            <w:hideMark/>
          </w:tcPr>
          <w:p w14:paraId="035F59F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65 </w:t>
            </w:r>
          </w:p>
        </w:tc>
        <w:tc>
          <w:tcPr>
            <w:tcW w:w="768" w:type="dxa"/>
            <w:noWrap/>
            <w:hideMark/>
          </w:tcPr>
          <w:p w14:paraId="7C0B3B5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666 </w:t>
            </w:r>
          </w:p>
        </w:tc>
      </w:tr>
      <w:tr w:rsidR="00604C5F" w:rsidRPr="000F7D6A" w14:paraId="649B736B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7A1170C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93</w:t>
            </w:r>
          </w:p>
        </w:tc>
        <w:tc>
          <w:tcPr>
            <w:tcW w:w="4549" w:type="dxa"/>
            <w:noWrap/>
            <w:hideMark/>
          </w:tcPr>
          <w:p w14:paraId="0A20D00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Sports activities and amusement and recreation activities</w:t>
            </w:r>
          </w:p>
        </w:tc>
        <w:tc>
          <w:tcPr>
            <w:tcW w:w="767" w:type="dxa"/>
            <w:noWrap/>
            <w:hideMark/>
          </w:tcPr>
          <w:p w14:paraId="27DA2E1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6,562 </w:t>
            </w:r>
          </w:p>
        </w:tc>
        <w:tc>
          <w:tcPr>
            <w:tcW w:w="767" w:type="dxa"/>
            <w:noWrap/>
            <w:hideMark/>
          </w:tcPr>
          <w:p w14:paraId="7827A22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4,967 </w:t>
            </w:r>
          </w:p>
        </w:tc>
        <w:tc>
          <w:tcPr>
            <w:tcW w:w="768" w:type="dxa"/>
            <w:noWrap/>
            <w:hideMark/>
          </w:tcPr>
          <w:p w14:paraId="238515B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40,242 </w:t>
            </w:r>
          </w:p>
        </w:tc>
        <w:tc>
          <w:tcPr>
            <w:tcW w:w="676" w:type="dxa"/>
            <w:noWrap/>
            <w:hideMark/>
          </w:tcPr>
          <w:p w14:paraId="439F4CC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849 </w:t>
            </w:r>
          </w:p>
        </w:tc>
        <w:tc>
          <w:tcPr>
            <w:tcW w:w="653" w:type="dxa"/>
            <w:noWrap/>
            <w:hideMark/>
          </w:tcPr>
          <w:p w14:paraId="5151175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587 </w:t>
            </w:r>
          </w:p>
        </w:tc>
        <w:tc>
          <w:tcPr>
            <w:tcW w:w="670" w:type="dxa"/>
            <w:noWrap/>
            <w:hideMark/>
          </w:tcPr>
          <w:p w14:paraId="2EF9C63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3,227 </w:t>
            </w:r>
          </w:p>
        </w:tc>
        <w:tc>
          <w:tcPr>
            <w:tcW w:w="768" w:type="dxa"/>
            <w:noWrap/>
            <w:hideMark/>
          </w:tcPr>
          <w:p w14:paraId="3F3602BF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03 </w:t>
            </w:r>
          </w:p>
        </w:tc>
        <w:tc>
          <w:tcPr>
            <w:tcW w:w="768" w:type="dxa"/>
            <w:noWrap/>
            <w:hideMark/>
          </w:tcPr>
          <w:p w14:paraId="1614404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13 </w:t>
            </w:r>
          </w:p>
        </w:tc>
        <w:tc>
          <w:tcPr>
            <w:tcW w:w="768" w:type="dxa"/>
            <w:noWrap/>
            <w:hideMark/>
          </w:tcPr>
          <w:p w14:paraId="21F2333E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246 </w:t>
            </w:r>
          </w:p>
        </w:tc>
        <w:tc>
          <w:tcPr>
            <w:tcW w:w="768" w:type="dxa"/>
            <w:noWrap/>
            <w:hideMark/>
          </w:tcPr>
          <w:p w14:paraId="63A4906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14 </w:t>
            </w:r>
          </w:p>
        </w:tc>
        <w:tc>
          <w:tcPr>
            <w:tcW w:w="768" w:type="dxa"/>
            <w:noWrap/>
            <w:hideMark/>
          </w:tcPr>
          <w:p w14:paraId="3B440F0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70 </w:t>
            </w:r>
          </w:p>
        </w:tc>
        <w:tc>
          <w:tcPr>
            <w:tcW w:w="768" w:type="dxa"/>
            <w:noWrap/>
            <w:hideMark/>
          </w:tcPr>
          <w:p w14:paraId="3D00D94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69 </w:t>
            </w:r>
          </w:p>
        </w:tc>
      </w:tr>
      <w:tr w:rsidR="00604C5F" w:rsidRPr="000F7D6A" w14:paraId="76837EE7" w14:textId="77777777" w:rsidTr="00E52ACD">
        <w:trPr>
          <w:trHeight w:val="276"/>
        </w:trPr>
        <w:tc>
          <w:tcPr>
            <w:tcW w:w="716" w:type="dxa"/>
            <w:noWrap/>
            <w:hideMark/>
          </w:tcPr>
          <w:p w14:paraId="3AA7C3C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94</w:t>
            </w:r>
          </w:p>
        </w:tc>
        <w:tc>
          <w:tcPr>
            <w:tcW w:w="4549" w:type="dxa"/>
            <w:noWrap/>
            <w:hideMark/>
          </w:tcPr>
          <w:p w14:paraId="510ECFC8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Activities of membership organisations</w:t>
            </w:r>
          </w:p>
        </w:tc>
        <w:tc>
          <w:tcPr>
            <w:tcW w:w="767" w:type="dxa"/>
            <w:noWrap/>
            <w:hideMark/>
          </w:tcPr>
          <w:p w14:paraId="40461CB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4,619 </w:t>
            </w:r>
          </w:p>
        </w:tc>
        <w:tc>
          <w:tcPr>
            <w:tcW w:w="767" w:type="dxa"/>
            <w:noWrap/>
            <w:hideMark/>
          </w:tcPr>
          <w:p w14:paraId="5CC8C2B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3,591 </w:t>
            </w:r>
          </w:p>
        </w:tc>
        <w:tc>
          <w:tcPr>
            <w:tcW w:w="768" w:type="dxa"/>
            <w:noWrap/>
            <w:hideMark/>
          </w:tcPr>
          <w:p w14:paraId="1CE2DAB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55,344 </w:t>
            </w:r>
          </w:p>
        </w:tc>
        <w:tc>
          <w:tcPr>
            <w:tcW w:w="676" w:type="dxa"/>
            <w:noWrap/>
            <w:hideMark/>
          </w:tcPr>
          <w:p w14:paraId="45ECADF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335 </w:t>
            </w:r>
          </w:p>
        </w:tc>
        <w:tc>
          <w:tcPr>
            <w:tcW w:w="653" w:type="dxa"/>
            <w:noWrap/>
            <w:hideMark/>
          </w:tcPr>
          <w:p w14:paraId="23D9B0C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149 </w:t>
            </w:r>
          </w:p>
        </w:tc>
        <w:tc>
          <w:tcPr>
            <w:tcW w:w="670" w:type="dxa"/>
            <w:noWrap/>
            <w:hideMark/>
          </w:tcPr>
          <w:p w14:paraId="715F549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777 </w:t>
            </w:r>
          </w:p>
        </w:tc>
        <w:tc>
          <w:tcPr>
            <w:tcW w:w="768" w:type="dxa"/>
            <w:noWrap/>
            <w:hideMark/>
          </w:tcPr>
          <w:p w14:paraId="713C7187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90 </w:t>
            </w:r>
          </w:p>
        </w:tc>
        <w:tc>
          <w:tcPr>
            <w:tcW w:w="768" w:type="dxa"/>
            <w:noWrap/>
            <w:hideMark/>
          </w:tcPr>
          <w:p w14:paraId="36DC381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557 </w:t>
            </w:r>
          </w:p>
        </w:tc>
        <w:tc>
          <w:tcPr>
            <w:tcW w:w="768" w:type="dxa"/>
            <w:noWrap/>
            <w:hideMark/>
          </w:tcPr>
          <w:p w14:paraId="395F8692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1,480 </w:t>
            </w:r>
          </w:p>
        </w:tc>
        <w:tc>
          <w:tcPr>
            <w:tcW w:w="768" w:type="dxa"/>
            <w:noWrap/>
            <w:hideMark/>
          </w:tcPr>
          <w:p w14:paraId="20BA50D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25 </w:t>
            </w:r>
          </w:p>
        </w:tc>
        <w:tc>
          <w:tcPr>
            <w:tcW w:w="768" w:type="dxa"/>
            <w:noWrap/>
            <w:hideMark/>
          </w:tcPr>
          <w:p w14:paraId="26BB9AE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06 </w:t>
            </w:r>
          </w:p>
        </w:tc>
        <w:tc>
          <w:tcPr>
            <w:tcW w:w="768" w:type="dxa"/>
            <w:noWrap/>
            <w:hideMark/>
          </w:tcPr>
          <w:p w14:paraId="06333BA3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396 </w:t>
            </w:r>
          </w:p>
        </w:tc>
      </w:tr>
      <w:tr w:rsidR="00604C5F" w:rsidRPr="000F7D6A" w14:paraId="6EC76101" w14:textId="77777777" w:rsidTr="00E52ACD">
        <w:trPr>
          <w:trHeight w:val="276"/>
        </w:trPr>
        <w:tc>
          <w:tcPr>
            <w:tcW w:w="716" w:type="dxa"/>
            <w:tcBorders>
              <w:bottom w:val="single" w:sz="4" w:space="0" w:color="auto"/>
            </w:tcBorders>
            <w:noWrap/>
            <w:hideMark/>
          </w:tcPr>
          <w:p w14:paraId="2DA867F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96</w:t>
            </w:r>
          </w:p>
        </w:tc>
        <w:tc>
          <w:tcPr>
            <w:tcW w:w="4549" w:type="dxa"/>
            <w:tcBorders>
              <w:bottom w:val="single" w:sz="4" w:space="0" w:color="auto"/>
            </w:tcBorders>
            <w:noWrap/>
            <w:hideMark/>
          </w:tcPr>
          <w:p w14:paraId="30A8647D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>Other personal service activities</w:t>
            </w:r>
          </w:p>
        </w:tc>
        <w:tc>
          <w:tcPr>
            <w:tcW w:w="767" w:type="dxa"/>
            <w:tcBorders>
              <w:bottom w:val="single" w:sz="4" w:space="0" w:color="auto"/>
            </w:tcBorders>
            <w:noWrap/>
            <w:hideMark/>
          </w:tcPr>
          <w:p w14:paraId="4723E461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6,739 </w:t>
            </w:r>
          </w:p>
        </w:tc>
        <w:tc>
          <w:tcPr>
            <w:tcW w:w="767" w:type="dxa"/>
            <w:tcBorders>
              <w:bottom w:val="single" w:sz="4" w:space="0" w:color="auto"/>
            </w:tcBorders>
            <w:noWrap/>
            <w:hideMark/>
          </w:tcPr>
          <w:p w14:paraId="46FD3654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1,080 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7B1A0D3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19,178 </w:t>
            </w:r>
          </w:p>
        </w:tc>
        <w:tc>
          <w:tcPr>
            <w:tcW w:w="676" w:type="dxa"/>
            <w:tcBorders>
              <w:bottom w:val="single" w:sz="4" w:space="0" w:color="auto"/>
            </w:tcBorders>
            <w:noWrap/>
            <w:hideMark/>
          </w:tcPr>
          <w:p w14:paraId="317A6CA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364 </w:t>
            </w:r>
          </w:p>
        </w:tc>
        <w:tc>
          <w:tcPr>
            <w:tcW w:w="653" w:type="dxa"/>
            <w:tcBorders>
              <w:bottom w:val="single" w:sz="4" w:space="0" w:color="auto"/>
            </w:tcBorders>
            <w:noWrap/>
            <w:hideMark/>
          </w:tcPr>
          <w:p w14:paraId="40A7CD0A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883 </w:t>
            </w:r>
          </w:p>
        </w:tc>
        <w:tc>
          <w:tcPr>
            <w:tcW w:w="670" w:type="dxa"/>
            <w:tcBorders>
              <w:bottom w:val="single" w:sz="4" w:space="0" w:color="auto"/>
            </w:tcBorders>
            <w:noWrap/>
            <w:hideMark/>
          </w:tcPr>
          <w:p w14:paraId="0071C83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1,139 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281A6F59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86 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192E77DC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216 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26B8FFB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487 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2235CD15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  6 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05095B10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  26 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noWrap/>
            <w:hideMark/>
          </w:tcPr>
          <w:p w14:paraId="52F72806" w14:textId="77777777" w:rsidR="00604C5F" w:rsidRPr="000F7D6A" w:rsidRDefault="00604C5F" w:rsidP="00E52ACD">
            <w:pPr>
              <w:rPr>
                <w:b/>
                <w:bCs/>
                <w:sz w:val="12"/>
                <w:szCs w:val="12"/>
              </w:rPr>
            </w:pPr>
            <w:r w:rsidRPr="000F7D6A">
              <w:rPr>
                <w:b/>
                <w:bCs/>
                <w:sz w:val="12"/>
                <w:szCs w:val="12"/>
              </w:rPr>
              <w:t xml:space="preserve">                114 </w:t>
            </w:r>
          </w:p>
        </w:tc>
      </w:tr>
    </w:tbl>
    <w:p w14:paraId="71E15E65" w14:textId="77777777" w:rsidR="00604C5F" w:rsidRDefault="00604C5F" w:rsidP="00604C5F">
      <w:pPr>
        <w:rPr>
          <w:b/>
          <w:bCs/>
        </w:rPr>
      </w:pPr>
    </w:p>
    <w:p w14:paraId="67635906" w14:textId="695B2D85" w:rsidR="00604C5F" w:rsidRDefault="00604C5F" w:rsidP="00604C5F">
      <w:pPr>
        <w:rPr>
          <w:b/>
          <w:bCs/>
        </w:rPr>
      </w:pPr>
    </w:p>
    <w:sectPr w:rsidR="00604C5F" w:rsidSect="000F7D6A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Arial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2A1B12"/>
    <w:multiLevelType w:val="multilevel"/>
    <w:tmpl w:val="6E96E6EA"/>
    <w:lvl w:ilvl="0">
      <w:start w:val="3"/>
      <w:numFmt w:val="decimal"/>
      <w:lvlText w:val="%1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" w15:restartNumberingAfterBreak="0">
    <w:nsid w:val="248F46CA"/>
    <w:multiLevelType w:val="multilevel"/>
    <w:tmpl w:val="C6F8C6D6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4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32645A85"/>
    <w:multiLevelType w:val="multilevel"/>
    <w:tmpl w:val="D5F0F51A"/>
    <w:lvl w:ilvl="0">
      <w:start w:val="3"/>
      <w:numFmt w:val="decimal"/>
      <w:lvlText w:val="%1"/>
      <w:lvlJc w:val="left"/>
      <w:pPr>
        <w:ind w:left="380" w:hanging="3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3" w15:restartNumberingAfterBreak="0">
    <w:nsid w:val="3A307747"/>
    <w:multiLevelType w:val="hybridMultilevel"/>
    <w:tmpl w:val="22161396"/>
    <w:lvl w:ilvl="0" w:tplc="0809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75849A"/>
    <w:multiLevelType w:val="hybridMultilevel"/>
    <w:tmpl w:val="3B28E144"/>
    <w:lvl w:ilvl="0" w:tplc="75D286E6">
      <w:start w:val="1"/>
      <w:numFmt w:val="decimal"/>
      <w:lvlText w:val="%1."/>
      <w:lvlJc w:val="left"/>
      <w:pPr>
        <w:ind w:left="720" w:hanging="360"/>
      </w:pPr>
    </w:lvl>
    <w:lvl w:ilvl="1" w:tplc="D04A58EC">
      <w:start w:val="1"/>
      <w:numFmt w:val="lowerLetter"/>
      <w:lvlText w:val="%2."/>
      <w:lvlJc w:val="left"/>
      <w:pPr>
        <w:ind w:left="1440" w:hanging="360"/>
      </w:pPr>
    </w:lvl>
    <w:lvl w:ilvl="2" w:tplc="B73AE45A">
      <w:start w:val="1"/>
      <w:numFmt w:val="lowerRoman"/>
      <w:lvlText w:val="%3."/>
      <w:lvlJc w:val="right"/>
      <w:pPr>
        <w:ind w:left="2160" w:hanging="180"/>
      </w:pPr>
    </w:lvl>
    <w:lvl w:ilvl="3" w:tplc="F0C40FA6">
      <w:start w:val="1"/>
      <w:numFmt w:val="decimal"/>
      <w:lvlText w:val="%4."/>
      <w:lvlJc w:val="left"/>
      <w:pPr>
        <w:ind w:left="2880" w:hanging="360"/>
      </w:pPr>
    </w:lvl>
    <w:lvl w:ilvl="4" w:tplc="960E40CE">
      <w:start w:val="1"/>
      <w:numFmt w:val="lowerLetter"/>
      <w:lvlText w:val="%5."/>
      <w:lvlJc w:val="left"/>
      <w:pPr>
        <w:ind w:left="3600" w:hanging="360"/>
      </w:pPr>
    </w:lvl>
    <w:lvl w:ilvl="5" w:tplc="981A9E20">
      <w:start w:val="1"/>
      <w:numFmt w:val="lowerRoman"/>
      <w:lvlText w:val="%6."/>
      <w:lvlJc w:val="right"/>
      <w:pPr>
        <w:ind w:left="4320" w:hanging="180"/>
      </w:pPr>
    </w:lvl>
    <w:lvl w:ilvl="6" w:tplc="DEE46370">
      <w:start w:val="1"/>
      <w:numFmt w:val="decimal"/>
      <w:lvlText w:val="%7."/>
      <w:lvlJc w:val="left"/>
      <w:pPr>
        <w:ind w:left="5040" w:hanging="360"/>
      </w:pPr>
    </w:lvl>
    <w:lvl w:ilvl="7" w:tplc="2998FA3E">
      <w:start w:val="1"/>
      <w:numFmt w:val="lowerLetter"/>
      <w:lvlText w:val="%8."/>
      <w:lvlJc w:val="left"/>
      <w:pPr>
        <w:ind w:left="5760" w:hanging="360"/>
      </w:pPr>
    </w:lvl>
    <w:lvl w:ilvl="8" w:tplc="C5ACE5F6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6831ABD"/>
    <w:multiLevelType w:val="hybridMultilevel"/>
    <w:tmpl w:val="D89A12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F7B3C7E"/>
    <w:multiLevelType w:val="multilevel"/>
    <w:tmpl w:val="FE3035E4"/>
    <w:lvl w:ilvl="0">
      <w:start w:val="1"/>
      <w:numFmt w:val="decimal"/>
      <w:lvlText w:val="%1"/>
      <w:lvlJc w:val="left"/>
      <w:pPr>
        <w:ind w:left="380" w:hanging="3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7" w15:restartNumberingAfterBreak="0">
    <w:nsid w:val="703F7300"/>
    <w:multiLevelType w:val="multilevel"/>
    <w:tmpl w:val="E9BEBCF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8" w15:restartNumberingAfterBreak="0">
    <w:nsid w:val="75A5163E"/>
    <w:multiLevelType w:val="multilevel"/>
    <w:tmpl w:val="1C9E4A88"/>
    <w:lvl w:ilvl="0">
      <w:start w:val="3"/>
      <w:numFmt w:val="decimal"/>
      <w:lvlText w:val="%1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9" w15:restartNumberingAfterBreak="0">
    <w:nsid w:val="77A84870"/>
    <w:multiLevelType w:val="multilevel"/>
    <w:tmpl w:val="1C9E4A88"/>
    <w:lvl w:ilvl="0">
      <w:start w:val="3"/>
      <w:numFmt w:val="decimal"/>
      <w:lvlText w:val="%1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10" w15:restartNumberingAfterBreak="0">
    <w:nsid w:val="7ECF1C9C"/>
    <w:multiLevelType w:val="hybridMultilevel"/>
    <w:tmpl w:val="79E2514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7"/>
  </w:num>
  <w:num w:numId="3">
    <w:abstractNumId w:val="6"/>
  </w:num>
  <w:num w:numId="4">
    <w:abstractNumId w:val="2"/>
  </w:num>
  <w:num w:numId="5">
    <w:abstractNumId w:val="0"/>
  </w:num>
  <w:num w:numId="6">
    <w:abstractNumId w:val="1"/>
  </w:num>
  <w:num w:numId="7">
    <w:abstractNumId w:val="3"/>
  </w:num>
  <w:num w:numId="8">
    <w:abstractNumId w:val="8"/>
  </w:num>
  <w:num w:numId="9">
    <w:abstractNumId w:val="10"/>
  </w:num>
  <w:num w:numId="10">
    <w:abstractNumId w:val="9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4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301C"/>
    <w:rsid w:val="0007799F"/>
    <w:rsid w:val="000F7D6A"/>
    <w:rsid w:val="00107259"/>
    <w:rsid w:val="00165690"/>
    <w:rsid w:val="001E5AAA"/>
    <w:rsid w:val="00214C65"/>
    <w:rsid w:val="00227CF8"/>
    <w:rsid w:val="00241213"/>
    <w:rsid w:val="003020AF"/>
    <w:rsid w:val="003D2BFA"/>
    <w:rsid w:val="00475238"/>
    <w:rsid w:val="004C695F"/>
    <w:rsid w:val="00541F1E"/>
    <w:rsid w:val="005F154F"/>
    <w:rsid w:val="00604C5F"/>
    <w:rsid w:val="00643E39"/>
    <w:rsid w:val="00715A78"/>
    <w:rsid w:val="00757E02"/>
    <w:rsid w:val="008E40AD"/>
    <w:rsid w:val="00B5403F"/>
    <w:rsid w:val="00B72286"/>
    <w:rsid w:val="00B91DA0"/>
    <w:rsid w:val="00B960C6"/>
    <w:rsid w:val="00BD0ED3"/>
    <w:rsid w:val="00BD3F4A"/>
    <w:rsid w:val="00C1301C"/>
    <w:rsid w:val="00D76BE4"/>
    <w:rsid w:val="00D979BD"/>
    <w:rsid w:val="00E2169A"/>
    <w:rsid w:val="00E25EB2"/>
    <w:rsid w:val="00EE64FE"/>
    <w:rsid w:val="00F179D5"/>
    <w:rsid w:val="00F72BBC"/>
    <w:rsid w:val="00FD5B8B"/>
    <w:rsid w:val="00FE33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2BB0E1"/>
  <w15:docId w15:val="{A1F2926A-1742-4AB2-9832-7A84115784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1301C"/>
  </w:style>
  <w:style w:type="paragraph" w:styleId="Heading1">
    <w:name w:val="heading 1"/>
    <w:basedOn w:val="Normal"/>
    <w:next w:val="Normal"/>
    <w:link w:val="Heading1Char"/>
    <w:uiPriority w:val="9"/>
    <w:qFormat/>
    <w:rsid w:val="00C1301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301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301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1301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1301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1301C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1301C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1301C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1301C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1301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C1301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1301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C1301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1301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1301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1301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1301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1301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1301C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130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301C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1301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1301C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1301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1301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1301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1301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1301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1301C"/>
    <w:rPr>
      <w:b/>
      <w:bCs/>
      <w:smallCaps/>
      <w:color w:val="0F4761" w:themeColor="accent1" w:themeShade="BF"/>
      <w:spacing w:val="5"/>
    </w:rPr>
  </w:style>
  <w:style w:type="character" w:styleId="PlaceholderText">
    <w:name w:val="Placeholder Text"/>
    <w:basedOn w:val="DefaultParagraphFont"/>
    <w:uiPriority w:val="99"/>
    <w:semiHidden/>
    <w:rsid w:val="00C1301C"/>
    <w:rPr>
      <w:color w:val="666666"/>
    </w:rPr>
  </w:style>
  <w:style w:type="character" w:styleId="CommentReference">
    <w:name w:val="annotation reference"/>
    <w:basedOn w:val="DefaultParagraphFont"/>
    <w:uiPriority w:val="99"/>
    <w:semiHidden/>
    <w:unhideWhenUsed/>
    <w:rsid w:val="00C130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1301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1301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30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301C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1301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1301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1301C"/>
    <w:rPr>
      <w:vertAlign w:val="superscript"/>
    </w:rPr>
  </w:style>
  <w:style w:type="table" w:styleId="TableGrid">
    <w:name w:val="Table Grid"/>
    <w:basedOn w:val="TableNormal"/>
    <w:uiPriority w:val="39"/>
    <w:rsid w:val="00C1301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C1301C"/>
    <w:rPr>
      <w:color w:val="467886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1301C"/>
    <w:rPr>
      <w:color w:val="605E5C"/>
      <w:shd w:val="clear" w:color="auto" w:fill="E1DFDD"/>
    </w:rPr>
  </w:style>
  <w:style w:type="paragraph" w:customStyle="1" w:styleId="xmsonormal">
    <w:name w:val="x_msonormal"/>
    <w:basedOn w:val="Normal"/>
    <w:rsid w:val="00C1301C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styleId="EndnoteReference">
    <w:name w:val="endnote reference"/>
    <w:basedOn w:val="DefaultParagraphFont"/>
    <w:uiPriority w:val="99"/>
    <w:semiHidden/>
    <w:unhideWhenUsed/>
    <w:rsid w:val="00C1301C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C1301C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styleId="Revision">
    <w:name w:val="Revision"/>
    <w:hidden/>
    <w:uiPriority w:val="99"/>
    <w:semiHidden/>
    <w:rsid w:val="00C1301C"/>
  </w:style>
  <w:style w:type="paragraph" w:styleId="BalloonText">
    <w:name w:val="Balloon Text"/>
    <w:basedOn w:val="Normal"/>
    <w:link w:val="BalloonTextChar"/>
    <w:uiPriority w:val="99"/>
    <w:semiHidden/>
    <w:unhideWhenUsed/>
    <w:rsid w:val="00C1301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301C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C1301C"/>
    <w:rPr>
      <w:color w:val="96607D"/>
      <w:u w:val="single"/>
    </w:rPr>
  </w:style>
  <w:style w:type="paragraph" w:customStyle="1" w:styleId="msonormal0">
    <w:name w:val="msonormal"/>
    <w:basedOn w:val="Normal"/>
    <w:rsid w:val="00C1301C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C1301C"/>
    <w:pPr>
      <w:ind w:left="720" w:hanging="720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1301C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C1301C"/>
  </w:style>
  <w:style w:type="paragraph" w:customStyle="1" w:styleId="xl66">
    <w:name w:val="xl66"/>
    <w:basedOn w:val="Normal"/>
    <w:rsid w:val="000F7D6A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67">
    <w:name w:val="xl67"/>
    <w:basedOn w:val="Normal"/>
    <w:rsid w:val="000F7D6A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i/>
      <w:iCs/>
      <w:kern w:val="0"/>
      <w:sz w:val="18"/>
      <w:szCs w:val="18"/>
      <w:lang w:eastAsia="en-GB"/>
      <w14:ligatures w14:val="none"/>
    </w:rPr>
  </w:style>
  <w:style w:type="paragraph" w:customStyle="1" w:styleId="xl68">
    <w:name w:val="xl68"/>
    <w:basedOn w:val="Normal"/>
    <w:rsid w:val="000F7D6A"/>
    <w:pPr>
      <w:spacing w:before="100" w:beforeAutospacing="1" w:after="100" w:afterAutospacing="1"/>
    </w:pPr>
    <w:rPr>
      <w:rFonts w:ascii="Times New Roman" w:eastAsia="Times New Roman" w:hAnsi="Times New Roman" w:cs="Times New Roman"/>
      <w:b/>
      <w:bCs/>
      <w:kern w:val="0"/>
      <w:lang w:eastAsia="en-GB"/>
      <w14:ligatures w14:val="none"/>
    </w:rPr>
  </w:style>
  <w:style w:type="paragraph" w:customStyle="1" w:styleId="xl69">
    <w:name w:val="xl69"/>
    <w:basedOn w:val="Normal"/>
    <w:rsid w:val="000F7D6A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kern w:val="0"/>
      <w:lang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551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274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53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7659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078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34716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31452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510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3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426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4</Pages>
  <Words>9337</Words>
  <Characters>53226</Characters>
  <Application>Microsoft Office Word</Application>
  <DocSecurity>0</DocSecurity>
  <Lines>443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c Phillpotts [ee21ap]</dc:creator>
  <cp:keywords/>
  <dc:description/>
  <cp:lastModifiedBy>Alec Phillpotts</cp:lastModifiedBy>
  <cp:revision>6</cp:revision>
  <dcterms:created xsi:type="dcterms:W3CDTF">2025-10-09T16:58:00Z</dcterms:created>
  <dcterms:modified xsi:type="dcterms:W3CDTF">2025-10-20T15:26:00Z</dcterms:modified>
</cp:coreProperties>
</file>